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E21E4" w14:textId="32C72A2F" w:rsidR="00F318BA" w:rsidRDefault="00F318BA" w:rsidP="001B44AB">
      <w:pPr>
        <w:pStyle w:val="Heading1"/>
      </w:pPr>
      <w:proofErr w:type="spellStart"/>
      <w:r>
        <w:t>Título</w:t>
      </w:r>
      <w:proofErr w:type="spellEnd"/>
      <w:r>
        <w:t xml:space="preserve">: </w:t>
      </w:r>
    </w:p>
    <w:p w14:paraId="1DAA2019" w14:textId="229E1C73" w:rsidR="00F318BA" w:rsidRDefault="00F318BA" w:rsidP="00F318BA"/>
    <w:p w14:paraId="0B551C9A" w14:textId="5D7AFCA3" w:rsidR="00F318BA" w:rsidRDefault="00F318BA" w:rsidP="00F318BA">
      <w:r>
        <w:t>Early delirium detection using machine learning algorithms</w:t>
      </w:r>
    </w:p>
    <w:p w14:paraId="5B36FDFC" w14:textId="77777777" w:rsidR="00F318BA" w:rsidRDefault="00F318BA" w:rsidP="00F318BA"/>
    <w:p w14:paraId="26B6388D" w14:textId="67BA95AB" w:rsidR="00F318BA" w:rsidRPr="00F318BA" w:rsidRDefault="00F318BA" w:rsidP="00F318BA">
      <w:r>
        <w:t>Machine learning approach do detect delirium at hospital setting.</w:t>
      </w:r>
    </w:p>
    <w:p w14:paraId="3968BD28" w14:textId="77777777" w:rsidR="00F318BA" w:rsidRDefault="00F318BA" w:rsidP="001B44AB">
      <w:pPr>
        <w:pStyle w:val="Heading1"/>
      </w:pPr>
    </w:p>
    <w:p w14:paraId="3A2E37F2" w14:textId="2C1B967B" w:rsidR="0078036E" w:rsidRPr="00646C9D" w:rsidRDefault="00F70022" w:rsidP="001B44AB">
      <w:pPr>
        <w:pStyle w:val="Heading1"/>
      </w:pPr>
      <w:proofErr w:type="spellStart"/>
      <w:r w:rsidRPr="00646C9D">
        <w:t>Resumo</w:t>
      </w:r>
      <w:proofErr w:type="spellEnd"/>
      <w:r w:rsidRPr="00646C9D">
        <w:t xml:space="preserve">: </w:t>
      </w:r>
    </w:p>
    <w:p w14:paraId="6F3AD42B" w14:textId="3EEA62B8" w:rsidR="00AB7B11" w:rsidRDefault="00AB7B11" w:rsidP="001B44AB"/>
    <w:p w14:paraId="40D9F24D" w14:textId="62EBAC4F" w:rsidR="00AB7B11" w:rsidRDefault="00AB7B11" w:rsidP="001B44AB"/>
    <w:p w14:paraId="1C7B8212" w14:textId="77777777" w:rsidR="00515AF3" w:rsidRDefault="00515AF3" w:rsidP="00515AF3">
      <w:r>
        <w:t xml:space="preserve">Abstract: </w:t>
      </w:r>
    </w:p>
    <w:p w14:paraId="063E3B74" w14:textId="77777777" w:rsidR="00515AF3" w:rsidRDefault="00515AF3" w:rsidP="001B44AB"/>
    <w:p w14:paraId="6EF007A2" w14:textId="429622A8" w:rsidR="001B44AB" w:rsidRDefault="00E1672A" w:rsidP="00E1672A">
      <w:pPr>
        <w:jc w:val="both"/>
        <w:rPr>
          <w:color w:val="3D3D3D"/>
          <w:shd w:val="clear" w:color="auto" w:fill="FFFFFF"/>
        </w:rPr>
      </w:pPr>
      <w:r w:rsidRPr="00E1672A">
        <w:rPr>
          <w:color w:val="3D3D3D"/>
          <w:shd w:val="clear" w:color="auto" w:fill="FFFFFF"/>
        </w:rPr>
        <w:t xml:space="preserve">Delirium is a common manifestation of severe acute neuropsychiatric dysfunction, prevalent in hospital settings, which due to the complex multifactorial causes is often underdiagnosed and neglected. Early detection of delirium is a critical concern that can be effectively addressed using machine learning techniques. As such, methods to improve the accuracy of machine learning classification models for the detection of delirium are covered in this document. The aim is to develop and validate a tool for use in a hospital setting to accurately identify delirium during the admission of patients. A database collected at a Portuguese hospital between 2014 and 2016 was used to conduct this experimental research. Available data comprised 511 records and 54 variables, including patient demographics, medications administered, admission category, urgent admission, hospitalization period, history of alcohol abuse and laboratory results. The methodology of the proposed system included data pre-processing, data imbalances processing, feature selection, machine learning classifiers, evaluating the performance of classifiers and the development of a python web-based application. The model achieved consists of 26 predictors assessed during admission to a healthcare facility. Overall, the best overcome were obtained by combining the </w:t>
      </w:r>
      <w:proofErr w:type="spellStart"/>
      <w:r w:rsidRPr="00E1672A">
        <w:rPr>
          <w:color w:val="3D3D3D"/>
          <w:shd w:val="clear" w:color="auto" w:fill="FFFFFF"/>
        </w:rPr>
        <w:t>SelectFromModel</w:t>
      </w:r>
      <w:proofErr w:type="spellEnd"/>
      <w:r w:rsidRPr="00E1672A">
        <w:rPr>
          <w:color w:val="3D3D3D"/>
          <w:shd w:val="clear" w:color="auto" w:fill="FFFFFF"/>
        </w:rPr>
        <w:t xml:space="preserve"> method with the logistic regression method, with an AUC-ROC result of 0.833 and AUC-PR of 0.582. Although the prediction model can be enhanced, this approach could be a useful support tool to identify patients at increased risk for delirium in healthcare settings.</w:t>
      </w:r>
    </w:p>
    <w:p w14:paraId="14BC6B4A" w14:textId="2CFDBB9A" w:rsidR="00E1672A" w:rsidRDefault="00E1672A" w:rsidP="001B44AB"/>
    <w:p w14:paraId="1D12C33C" w14:textId="77777777" w:rsidR="00C465CD" w:rsidRPr="00646C9D" w:rsidRDefault="00C465CD" w:rsidP="001B44AB"/>
    <w:p w14:paraId="2DB367E5" w14:textId="294B84A6" w:rsidR="00011D29" w:rsidRDefault="00011D29" w:rsidP="001B44AB">
      <w:r>
        <w:t xml:space="preserve">Abstract: </w:t>
      </w:r>
    </w:p>
    <w:p w14:paraId="512CA2E7" w14:textId="77777777" w:rsidR="00011D29" w:rsidRPr="00011D29" w:rsidRDefault="00011D29" w:rsidP="001B44AB"/>
    <w:p w14:paraId="5646E05A" w14:textId="2A499BCB" w:rsidR="003F51F6" w:rsidRDefault="0023068A" w:rsidP="00FF0FEC">
      <w:r w:rsidRPr="0023068A">
        <w:t xml:space="preserve">Delirium is a common manifestation of severe acute neuropsychiatric dysfunction, prevalent in hospital settings, which due </w:t>
      </w:r>
      <w:r w:rsidR="00242AE0">
        <w:t xml:space="preserve">the complex multifactorial causes </w:t>
      </w:r>
      <w:r w:rsidRPr="0023068A">
        <w:t>is often</w:t>
      </w:r>
      <w:r w:rsidR="003D4E5F">
        <w:t xml:space="preserve"> </w:t>
      </w:r>
      <w:r w:rsidRPr="0023068A">
        <w:t>underdiagnosed and neglected.</w:t>
      </w:r>
      <w:r w:rsidR="00AB7B11">
        <w:t xml:space="preserve"> </w:t>
      </w:r>
      <w:r w:rsidR="002909B4">
        <w:t>E</w:t>
      </w:r>
      <w:r w:rsidR="00AB7B11" w:rsidRPr="00E504C7">
        <w:t xml:space="preserve">arly detection is a critical issue that can be effectively achieved by machine learning (ML) techniques. </w:t>
      </w:r>
      <w:proofErr w:type="gramStart"/>
      <w:r w:rsidR="00AB7B11" w:rsidRPr="00E504C7">
        <w:t>Thus</w:t>
      </w:r>
      <w:proofErr w:type="gramEnd"/>
      <w:r w:rsidR="00AB7B11" w:rsidRPr="00E504C7">
        <w:t xml:space="preserve"> in this article, the methods to improve the accuracy of ML classification models for the detection of delirium are investigated.</w:t>
      </w:r>
      <w:r w:rsidR="00AB7B11">
        <w:t xml:space="preserve"> </w:t>
      </w:r>
      <w:r w:rsidR="00B1333D">
        <w:t>The objective is t</w:t>
      </w:r>
      <w:r w:rsidRPr="0023068A">
        <w:t>o develop and validate an instrument for use in the hospital settings to accurately recognize delirium in admitted patients.</w:t>
      </w:r>
      <w:r w:rsidR="00DD564A">
        <w:t xml:space="preserve"> </w:t>
      </w:r>
      <w:r w:rsidR="00DD564A" w:rsidRPr="00DD564A">
        <w:t>The dataset under this research experimentation is referred from the</w:t>
      </w:r>
      <w:r w:rsidR="00DD564A" w:rsidRPr="00687C6C">
        <w:t xml:space="preserve"> data </w:t>
      </w:r>
      <w:r w:rsidR="00DD564A" w:rsidRPr="00E90CCE">
        <w:t>collected from</w:t>
      </w:r>
      <w:r w:rsidR="00DD564A">
        <w:t xml:space="preserve"> a Portuguese hospital between 2014 and 2016. </w:t>
      </w:r>
      <w:r w:rsidR="00DD564A" w:rsidRPr="0022322E">
        <w:t xml:space="preserve">The data available </w:t>
      </w:r>
      <w:r w:rsidR="00DD564A">
        <w:t>included</w:t>
      </w:r>
      <w:r w:rsidR="003B3BAF">
        <w:t xml:space="preserve"> 511 records and</w:t>
      </w:r>
      <w:r w:rsidR="00AA698B">
        <w:t xml:space="preserve"> 54 features, which included</w:t>
      </w:r>
      <w:r w:rsidR="00DD564A" w:rsidRPr="0022322E">
        <w:t xml:space="preserve"> patient demographics, medical histories, physiological measurements, medications administered, and lab results</w:t>
      </w:r>
      <w:r w:rsidR="003B3BAF">
        <w:t xml:space="preserve">. </w:t>
      </w:r>
      <w:r w:rsidR="00903FA1" w:rsidRPr="00DD564A">
        <w:t xml:space="preserve">The methodology of the proposed system </w:t>
      </w:r>
      <w:r w:rsidR="00903FA1">
        <w:t>included: d</w:t>
      </w:r>
      <w:r w:rsidR="00903FA1" w:rsidRPr="00DD564A">
        <w:t xml:space="preserve">ata </w:t>
      </w:r>
      <w:r w:rsidR="00903FA1">
        <w:t>p</w:t>
      </w:r>
      <w:r w:rsidR="00903FA1" w:rsidRPr="00DD564A">
        <w:t xml:space="preserve">re-processing; </w:t>
      </w:r>
      <w:r w:rsidR="00903FA1">
        <w:t>d</w:t>
      </w:r>
      <w:r w:rsidR="00903FA1" w:rsidRPr="00DD564A">
        <w:t xml:space="preserve">ata imbalance handling; </w:t>
      </w:r>
      <w:r w:rsidR="00903FA1">
        <w:t>f</w:t>
      </w:r>
      <w:r w:rsidR="00903FA1" w:rsidRPr="00DD564A">
        <w:t xml:space="preserve">eature </w:t>
      </w:r>
      <w:r w:rsidR="00903FA1">
        <w:t>s</w:t>
      </w:r>
      <w:r w:rsidR="00903FA1" w:rsidRPr="00DD564A">
        <w:t xml:space="preserve">election; </w:t>
      </w:r>
      <w:r w:rsidR="00903FA1">
        <w:t>m</w:t>
      </w:r>
      <w:r w:rsidR="00903FA1" w:rsidRPr="00DD564A">
        <w:t xml:space="preserve">achine </w:t>
      </w:r>
      <w:r w:rsidR="00903FA1">
        <w:t>l</w:t>
      </w:r>
      <w:r w:rsidR="00903FA1" w:rsidRPr="00DD564A">
        <w:t xml:space="preserve">earning </w:t>
      </w:r>
      <w:r w:rsidR="00903FA1">
        <w:t>c</w:t>
      </w:r>
      <w:r w:rsidR="00903FA1" w:rsidRPr="00DD564A">
        <w:t>lassifiers; classifier’s performance evaluation</w:t>
      </w:r>
      <w:r w:rsidR="00903FA1">
        <w:t xml:space="preserve"> and development of a web app.</w:t>
      </w:r>
      <w:r w:rsidR="0008732C">
        <w:t xml:space="preserve"> </w:t>
      </w:r>
      <w:r w:rsidR="00FF0FEC" w:rsidRPr="00FF0FEC">
        <w:rPr>
          <w:rFonts w:ascii="Calibri" w:hAnsi="Calibri" w:cs="Calibri"/>
        </w:rPr>
        <w:t>﻿</w:t>
      </w:r>
      <w:r w:rsidR="00FF0FEC" w:rsidRPr="00FF0FEC">
        <w:t>The model</w:t>
      </w:r>
      <w:r w:rsidR="00FF0FEC">
        <w:t xml:space="preserve"> achieved</w:t>
      </w:r>
      <w:r w:rsidR="00FF0FEC" w:rsidRPr="00FF0FEC">
        <w:t xml:space="preserve"> consists of </w:t>
      </w:r>
      <w:r w:rsidR="00FF0FEC">
        <w:t>26</w:t>
      </w:r>
      <w:r w:rsidR="00FF0FEC" w:rsidRPr="00FF0FEC">
        <w:t xml:space="preserve"> predictors assessed at</w:t>
      </w:r>
      <w:r w:rsidR="00FF0FEC">
        <w:t xml:space="preserve"> </w:t>
      </w:r>
      <w:r w:rsidR="00FF0FEC">
        <w:lastRenderedPageBreak/>
        <w:t>healthcare</w:t>
      </w:r>
      <w:r w:rsidR="00FF0FEC" w:rsidRPr="00FF0FEC">
        <w:t xml:space="preserve"> admission</w:t>
      </w:r>
      <w:r w:rsidR="00C27A43">
        <w:t xml:space="preserve">. </w:t>
      </w:r>
      <w:r w:rsidR="003F51F6" w:rsidRPr="003F51F6">
        <w:t xml:space="preserve">Overall, the best results were achieved by the combination of </w:t>
      </w:r>
      <w:proofErr w:type="spellStart"/>
      <w:r w:rsidR="003F51F6" w:rsidRPr="003F51F6">
        <w:t>SelectFromModel</w:t>
      </w:r>
      <w:proofErr w:type="spellEnd"/>
      <w:r w:rsidR="003F51F6" w:rsidRPr="003F51F6">
        <w:t xml:space="preserve"> with logistic regression, with AUC</w:t>
      </w:r>
      <w:r w:rsidR="00C00BB9">
        <w:t>-ROC</w:t>
      </w:r>
      <w:r w:rsidR="003F51F6" w:rsidRPr="003F51F6">
        <w:t xml:space="preserve"> of 0.833 and</w:t>
      </w:r>
      <w:r w:rsidR="00C00BB9">
        <w:t xml:space="preserve"> AUC-PR</w:t>
      </w:r>
      <w:r w:rsidR="003F51F6" w:rsidRPr="003F51F6">
        <w:t xml:space="preserve"> of 0.582. Although the prediction model can still be improved, this approach might be a useful support tool to identify patients at increased risk of delirium in healthcare settings.</w:t>
      </w:r>
    </w:p>
    <w:p w14:paraId="6FE6DB21" w14:textId="06716A0B" w:rsidR="0008732C" w:rsidRDefault="0008732C" w:rsidP="00903FA1"/>
    <w:p w14:paraId="14E8E076" w14:textId="77777777" w:rsidR="00515AF3" w:rsidRDefault="00515AF3" w:rsidP="00903FA1"/>
    <w:p w14:paraId="4C260EAF" w14:textId="77777777" w:rsidR="0008732C" w:rsidRDefault="0008732C" w:rsidP="00903FA1"/>
    <w:p w14:paraId="0C60CB86" w14:textId="5D0F6512" w:rsidR="00903FA1" w:rsidRDefault="00C27A43" w:rsidP="00903FA1">
      <w:r w:rsidRPr="00FF0FEC">
        <w:t>age, history of cognitive impairment, history of alcohol abuse, blood urea nitrogen, admission category, urgent admission, mean arterial blood pressure, use of corticosteroids, and respiratory failure.</w:t>
      </w:r>
    </w:p>
    <w:p w14:paraId="2CE79A6F" w14:textId="77777777" w:rsidR="00DD564A" w:rsidRDefault="00DD564A" w:rsidP="0023068A"/>
    <w:p w14:paraId="35138FEF" w14:textId="21008B2A" w:rsidR="0023068A" w:rsidRDefault="0023068A" w:rsidP="0023068A">
      <w:r w:rsidRPr="0023068A">
        <w:t xml:space="preserve"> </w:t>
      </w:r>
      <w:r w:rsidR="003004F8" w:rsidRPr="003004F8">
        <w:t>Wrapper-based feature selection approach has been used to identify the important features.</w:t>
      </w:r>
    </w:p>
    <w:p w14:paraId="45BAE049" w14:textId="2835707A" w:rsidR="00687C6C" w:rsidRDefault="00687C6C" w:rsidP="0023068A"/>
    <w:p w14:paraId="2528CA85" w14:textId="2D928A7E" w:rsidR="00DD564A" w:rsidRDefault="00DD564A" w:rsidP="0023068A">
      <w:r w:rsidRPr="00DD564A">
        <w:t xml:space="preserve">The methodology of the proposed system </w:t>
      </w:r>
      <w:r>
        <w:t xml:space="preserve">included: </w:t>
      </w:r>
      <w:r w:rsidRPr="00DD564A">
        <w:t>Data Pre-processing; Data imbalance handling; Feature Selection; Machine Learning Classifiers; classifier’s performance evaluation.</w:t>
      </w:r>
    </w:p>
    <w:p w14:paraId="50A9EA8B" w14:textId="2197B67B" w:rsidR="00687C6C" w:rsidRDefault="00687C6C" w:rsidP="0023068A"/>
    <w:p w14:paraId="54405A4F" w14:textId="2949E7BB" w:rsidR="00687C6C" w:rsidRDefault="00687C6C" w:rsidP="0023068A">
      <w:r w:rsidRPr="00687C6C">
        <w:rPr>
          <w:rFonts w:ascii="Calibri" w:hAnsi="Calibri" w:cs="Calibri"/>
        </w:rPr>
        <w:t>﻿</w:t>
      </w:r>
      <w:r w:rsidRPr="00687C6C">
        <w:t xml:space="preserve">To develop and validate a model based on data </w:t>
      </w:r>
      <w:r w:rsidR="001A0273" w:rsidRPr="00E90CCE">
        <w:t>collected from</w:t>
      </w:r>
      <w:r w:rsidR="001A0273">
        <w:t xml:space="preserve"> a Portuguese hospital between 2014 and 2016 </w:t>
      </w:r>
      <w:r w:rsidRPr="00687C6C">
        <w:t>to predict delirium development</w:t>
      </w:r>
      <w:r w:rsidR="00AB7B11">
        <w:t xml:space="preserve">. </w:t>
      </w:r>
    </w:p>
    <w:p w14:paraId="3C23F5DB" w14:textId="4A9B98B1" w:rsidR="00E90CCE" w:rsidRDefault="00E90CCE" w:rsidP="0023068A"/>
    <w:p w14:paraId="614020B8" w14:textId="2C41672F" w:rsidR="00AA66D9" w:rsidRDefault="00E90CCE" w:rsidP="00FE1946">
      <w:r w:rsidRPr="00E90CCE">
        <w:t>In this paper, w</w:t>
      </w:r>
      <w:r>
        <w:t>as</w:t>
      </w:r>
      <w:r w:rsidRPr="00E90CCE">
        <w:t xml:space="preserve"> </w:t>
      </w:r>
      <w:r>
        <w:t xml:space="preserve">analysed </w:t>
      </w:r>
      <w:r w:rsidRPr="00E90CCE">
        <w:t>data collected from</w:t>
      </w:r>
      <w:r>
        <w:t xml:space="preserve"> a Portuguese hospital between 2014 and 2016</w:t>
      </w:r>
      <w:r w:rsidR="00016C37">
        <w:t>.</w:t>
      </w:r>
      <w:r w:rsidR="0022322E">
        <w:t xml:space="preserve"> </w:t>
      </w:r>
      <w:r w:rsidR="0022322E" w:rsidRPr="0022322E">
        <w:t xml:space="preserve">The data available </w:t>
      </w:r>
      <w:r w:rsidR="00016C37">
        <w:t>included</w:t>
      </w:r>
      <w:r w:rsidR="0022322E" w:rsidRPr="0022322E">
        <w:t xml:space="preserve"> patient demographics, medical histories, physiological measurements, medications administered, and lab results</w:t>
      </w:r>
      <w:r w:rsidR="00687C6C">
        <w:t xml:space="preserve"> and 511 records. After data preparation was obtained a dataset with </w:t>
      </w:r>
    </w:p>
    <w:p w14:paraId="0478CB4B" w14:textId="291B9D24" w:rsidR="00AA66D9" w:rsidRDefault="00AA66D9" w:rsidP="00FE1946"/>
    <w:p w14:paraId="0BC06849" w14:textId="4346CEDA" w:rsidR="00AA66D9" w:rsidRDefault="00895298" w:rsidP="00FE1946">
      <w:r w:rsidRPr="00895298">
        <w:t xml:space="preserve">Considering the imbalance of </w:t>
      </w:r>
      <w:proofErr w:type="spellStart"/>
      <w:r w:rsidRPr="00895298">
        <w:t>delirum</w:t>
      </w:r>
      <w:proofErr w:type="spellEnd"/>
      <w:r w:rsidRPr="00895298">
        <w:t xml:space="preserve"> detection datasets resulted in low classification performance was used Adaptive Synthetic Sampling (ADASYN) method to balance datasets.</w:t>
      </w:r>
    </w:p>
    <w:p w14:paraId="0E7A6082" w14:textId="07D51081" w:rsidR="00895298" w:rsidRDefault="00895298" w:rsidP="00FE1946"/>
    <w:p w14:paraId="4E56A9FB" w14:textId="59D03EF9" w:rsidR="00895298" w:rsidRDefault="00895298" w:rsidP="00FE1946">
      <w:r w:rsidRPr="00895298">
        <w:t xml:space="preserve">Based on the experimental results, the improvement of precision, recall, F1 scores and AUC values after ADASYN is then </w:t>
      </w:r>
      <w:proofErr w:type="spellStart"/>
      <w:r w:rsidRPr="00895298">
        <w:t>analyzed</w:t>
      </w:r>
      <w:proofErr w:type="spellEnd"/>
      <w:r w:rsidRPr="00895298">
        <w:t xml:space="preserve">. Experiments show that the proposed method can be applied to delirium </w:t>
      </w:r>
      <w:r w:rsidR="00C465CD" w:rsidRPr="00895298">
        <w:t>detection and</w:t>
      </w:r>
      <w:r w:rsidRPr="00895298">
        <w:t xml:space="preserve"> can effectively improve the classification accuracy of that kind of disease.</w:t>
      </w:r>
    </w:p>
    <w:p w14:paraId="52FA7123" w14:textId="77777777" w:rsidR="00AA66D9" w:rsidRDefault="00AA66D9" w:rsidP="00FE1946"/>
    <w:p w14:paraId="297E9264" w14:textId="795E4006" w:rsidR="005566F5" w:rsidRPr="005566F5" w:rsidRDefault="00370A39" w:rsidP="003F51F6">
      <w:pPr>
        <w:rPr>
          <w:rFonts w:ascii="NewsGotT" w:hAnsi="NewsGotT"/>
        </w:rPr>
      </w:pPr>
      <w:r>
        <w:t>making 26 features</w:t>
      </w:r>
      <w:r w:rsidR="0022322E" w:rsidRPr="0022322E">
        <w:t>.</w:t>
      </w:r>
      <w:r w:rsidR="009059A3">
        <w:t xml:space="preserve"> The final dataset included 434 records</w:t>
      </w:r>
      <w:r>
        <w:t xml:space="preserve"> but </w:t>
      </w:r>
      <w:r w:rsidR="00154DF3">
        <w:t>with</w:t>
      </w:r>
      <w:r>
        <w:t xml:space="preserve"> a </w:t>
      </w:r>
      <w:r w:rsidR="00154DF3">
        <w:t>low</w:t>
      </w:r>
      <w:r>
        <w:t xml:space="preserve"> percentage of success of delirium</w:t>
      </w:r>
      <w:r w:rsidR="00154DF3">
        <w:t xml:space="preserve"> (27,9%)</w:t>
      </w:r>
      <w:r>
        <w:t xml:space="preserve">. </w:t>
      </w:r>
      <w:r w:rsidR="00154DF3">
        <w:t xml:space="preserve"> </w:t>
      </w:r>
      <w:r w:rsidR="00154DF3" w:rsidRPr="00154DF3">
        <w:t>To handle</w:t>
      </w:r>
      <w:r w:rsidR="00154DF3">
        <w:t xml:space="preserve"> this was performed </w:t>
      </w:r>
      <w:r w:rsidR="00871981">
        <w:t>ADASYN balancing</w:t>
      </w:r>
      <w:r w:rsidR="00D86647">
        <w:t xml:space="preserve"> training</w:t>
      </w:r>
      <w:r w:rsidR="00871981">
        <w:t xml:space="preserve"> strategy</w:t>
      </w:r>
      <w:r w:rsidR="007165F8">
        <w:t>. Then w</w:t>
      </w:r>
      <w:r w:rsidR="00B771DE">
        <w:t xml:space="preserve">as </w:t>
      </w:r>
      <w:r w:rsidR="007165F8">
        <w:t>perform</w:t>
      </w:r>
      <w:r w:rsidR="00B771DE">
        <w:t>ed</w:t>
      </w:r>
      <w:r w:rsidR="007165F8">
        <w:t xml:space="preserve"> a two-stage ML comparison study. </w:t>
      </w:r>
      <w:r w:rsidR="00D47A21">
        <w:t xml:space="preserve">Firstly, we consider Random Forest (RF) and </w:t>
      </w:r>
      <w:r w:rsidR="00E1726C">
        <w:t>the wrapper method as</w:t>
      </w:r>
      <w:r w:rsidR="00D47A21">
        <w:t xml:space="preserve"> features selection strateg</w:t>
      </w:r>
      <w:r w:rsidR="00E1726C">
        <w:t>y. Then was performed Logistic Regression (LR) and the wrapper method as features selection strategy.</w:t>
      </w:r>
      <w:r w:rsidR="005874D6">
        <w:t xml:space="preserve"> </w:t>
      </w:r>
    </w:p>
    <w:p w14:paraId="654754A8" w14:textId="77777777" w:rsidR="005566F5" w:rsidRDefault="005566F5" w:rsidP="005566F5"/>
    <w:p w14:paraId="7C879342" w14:textId="77777777" w:rsidR="005566F5" w:rsidRDefault="005566F5" w:rsidP="005566F5">
      <w:r>
        <w:t xml:space="preserve">To develop and validate an instrument for use in the hospital settings to accurately recognize delirium in admitted patients. </w:t>
      </w:r>
    </w:p>
    <w:p w14:paraId="78295032" w14:textId="77777777" w:rsidR="005566F5" w:rsidRDefault="005566F5" w:rsidP="005566F5"/>
    <w:p w14:paraId="60212622" w14:textId="1A77C613" w:rsidR="0023068A" w:rsidRDefault="005566F5" w:rsidP="0023068A">
      <w:r>
        <w:t xml:space="preserve">Overall, the best results were achieved by the combination of </w:t>
      </w:r>
      <w:proofErr w:type="spellStart"/>
      <w:r>
        <w:t>SelectFromModel</w:t>
      </w:r>
      <w:proofErr w:type="spellEnd"/>
      <w:r>
        <w:t xml:space="preserve"> with logistic regression.</w:t>
      </w:r>
    </w:p>
    <w:p w14:paraId="1FA7F7EA" w14:textId="0C8805E7" w:rsidR="0023068A" w:rsidRDefault="0023068A" w:rsidP="0023068A"/>
    <w:p w14:paraId="59572CE2" w14:textId="7FA2233C" w:rsidR="00E170F5" w:rsidRDefault="00E170F5" w:rsidP="0023068A">
      <w:r>
        <w:t xml:space="preserve">multicomponent non-pharmacological risk factor approaches could be the most effective strategy for prevention. </w:t>
      </w:r>
    </w:p>
    <w:p w14:paraId="0A2EC1AA" w14:textId="77777777" w:rsidR="00F82F53" w:rsidRDefault="00F82F53" w:rsidP="0023068A"/>
    <w:p w14:paraId="3A73EB33" w14:textId="77777777" w:rsidR="0023068A" w:rsidRPr="0023068A" w:rsidRDefault="0023068A" w:rsidP="0023068A"/>
    <w:p w14:paraId="258F99E4" w14:textId="4DC34B8D" w:rsidR="00F70022" w:rsidRPr="00260AEE" w:rsidRDefault="0023068A">
      <w:pPr>
        <w:rPr>
          <w:highlight w:val="yellow"/>
        </w:rPr>
      </w:pPr>
      <w:r w:rsidRPr="00F82F53">
        <w:rPr>
          <w:highlight w:val="yellow"/>
        </w:rPr>
        <w:t>The abstract should briefly summarize the contents of the paper in</w:t>
      </w:r>
      <w:r w:rsidR="00260AEE">
        <w:rPr>
          <w:highlight w:val="yellow"/>
        </w:rPr>
        <w:t xml:space="preserve"> </w:t>
      </w:r>
      <w:r w:rsidRPr="00260AEE">
        <w:rPr>
          <w:highlight w:val="yellow"/>
        </w:rPr>
        <w:t>15--250 words</w:t>
      </w:r>
    </w:p>
    <w:p w14:paraId="1DA11124" w14:textId="04BEEDDA" w:rsidR="00F70022" w:rsidRDefault="00F70022" w:rsidP="001B44AB">
      <w:pPr>
        <w:pStyle w:val="Heading1"/>
        <w:rPr>
          <w:lang w:val="pt-PT"/>
        </w:rPr>
      </w:pPr>
      <w:r>
        <w:rPr>
          <w:lang w:val="pt-PT"/>
        </w:rPr>
        <w:lastRenderedPageBreak/>
        <w:t xml:space="preserve">Introdução: </w:t>
      </w:r>
    </w:p>
    <w:p w14:paraId="2BB77EB8" w14:textId="3985127F" w:rsidR="00F70022" w:rsidRDefault="00F70022">
      <w:pPr>
        <w:rPr>
          <w:lang w:val="pt-PT"/>
        </w:rPr>
      </w:pPr>
    </w:p>
    <w:p w14:paraId="1DB77947" w14:textId="7DEB531C" w:rsidR="00F205C8" w:rsidRDefault="000B4684" w:rsidP="00156155">
      <w:pPr>
        <w:pStyle w:val="NormalWeb"/>
        <w:rPr>
          <w:rFonts w:ascii="NewsGotT" w:hAnsi="NewsGotT"/>
          <w:lang w:val="pt-BR"/>
        </w:rPr>
      </w:pPr>
      <w:r w:rsidRPr="000B4684">
        <w:rPr>
          <w:rFonts w:ascii="NewsGotT" w:hAnsi="NewsGotT"/>
          <w:lang w:val="pt-BR"/>
        </w:rPr>
        <w:t xml:space="preserve">Nas </w:t>
      </w:r>
      <w:r>
        <w:rPr>
          <w:rFonts w:ascii="NewsGotT" w:hAnsi="NewsGotT"/>
          <w:lang w:val="pt-BR"/>
        </w:rPr>
        <w:t>últimas</w:t>
      </w:r>
      <w:r w:rsidRPr="000B4684">
        <w:rPr>
          <w:rFonts w:ascii="NewsGotT" w:hAnsi="NewsGotT"/>
          <w:lang w:val="pt-BR"/>
        </w:rPr>
        <w:t xml:space="preserve"> </w:t>
      </w:r>
      <w:r>
        <w:rPr>
          <w:rFonts w:ascii="NewsGotT" w:hAnsi="NewsGotT"/>
          <w:lang w:val="pt-BR"/>
        </w:rPr>
        <w:t>décadas</w:t>
      </w:r>
      <w:r w:rsidRPr="000B4684">
        <w:rPr>
          <w:rFonts w:ascii="NewsGotT" w:hAnsi="NewsGotT"/>
          <w:lang w:val="pt-BR"/>
        </w:rPr>
        <w:t xml:space="preserve">, </w:t>
      </w:r>
      <w:r w:rsidR="001A3DF9">
        <w:rPr>
          <w:rFonts w:ascii="NewsGotT" w:hAnsi="NewsGotT"/>
          <w:lang w:val="pt-BR"/>
        </w:rPr>
        <w:t>tem-se registado</w:t>
      </w:r>
      <w:r w:rsidRPr="000B4684">
        <w:rPr>
          <w:rFonts w:ascii="NewsGotT" w:hAnsi="NewsGotT"/>
          <w:lang w:val="pt-BR"/>
        </w:rPr>
        <w:t xml:space="preserve"> um aumento consider</w:t>
      </w:r>
      <w:r>
        <w:rPr>
          <w:rFonts w:ascii="NewsGotT" w:hAnsi="NewsGotT"/>
          <w:lang w:val="pt-BR"/>
        </w:rPr>
        <w:t>á</w:t>
      </w:r>
      <w:r w:rsidRPr="000B4684">
        <w:rPr>
          <w:rFonts w:ascii="NewsGotT" w:hAnsi="NewsGotT"/>
          <w:lang w:val="pt-BR"/>
        </w:rPr>
        <w:t xml:space="preserve">vel da </w:t>
      </w:r>
      <w:r>
        <w:rPr>
          <w:rFonts w:ascii="NewsGotT" w:hAnsi="NewsGotT"/>
          <w:lang w:val="pt-BR"/>
        </w:rPr>
        <w:t>esperança</w:t>
      </w:r>
      <w:r w:rsidRPr="000B4684">
        <w:rPr>
          <w:rFonts w:ascii="NewsGotT" w:hAnsi="NewsGotT"/>
          <w:lang w:val="pt-BR"/>
        </w:rPr>
        <w:t xml:space="preserve"> m</w:t>
      </w:r>
      <w:r>
        <w:rPr>
          <w:rFonts w:ascii="NewsGotT" w:hAnsi="NewsGotT"/>
          <w:lang w:val="pt-BR"/>
        </w:rPr>
        <w:t>é</w:t>
      </w:r>
      <w:r w:rsidRPr="000B4684">
        <w:rPr>
          <w:rFonts w:ascii="NewsGotT" w:hAnsi="NewsGotT"/>
          <w:lang w:val="pt-BR"/>
        </w:rPr>
        <w:t>dia de vida</w:t>
      </w:r>
      <w:r>
        <w:rPr>
          <w:rFonts w:ascii="NewsGotT" w:hAnsi="NewsGotT"/>
          <w:lang w:val="pt-BR"/>
        </w:rPr>
        <w:t xml:space="preserve">, no entanto, </w:t>
      </w:r>
      <w:r w:rsidRPr="000B4684">
        <w:rPr>
          <w:rFonts w:ascii="NewsGotT" w:hAnsi="NewsGotT"/>
          <w:lang w:val="pt-BR"/>
        </w:rPr>
        <w:t xml:space="preserve">paralelamente a este envelhecimento da </w:t>
      </w:r>
      <w:r w:rsidR="00E034AB">
        <w:rPr>
          <w:rFonts w:ascii="NewsGotT" w:hAnsi="NewsGotT"/>
          <w:lang w:val="pt-BR"/>
        </w:rPr>
        <w:t>população</w:t>
      </w:r>
      <w:r w:rsidRPr="000B4684">
        <w:rPr>
          <w:rFonts w:ascii="NewsGotT" w:hAnsi="NewsGotT"/>
          <w:lang w:val="pt-BR"/>
        </w:rPr>
        <w:t xml:space="preserve">, tem-se assistido a um </w:t>
      </w:r>
      <w:r w:rsidR="00E034AB">
        <w:rPr>
          <w:rFonts w:ascii="NewsGotT" w:hAnsi="NewsGotT"/>
          <w:lang w:val="pt-BR"/>
        </w:rPr>
        <w:t>acréscimo</w:t>
      </w:r>
      <w:r w:rsidRPr="000B4684">
        <w:rPr>
          <w:rFonts w:ascii="NewsGotT" w:hAnsi="NewsGotT"/>
          <w:lang w:val="pt-BR"/>
        </w:rPr>
        <w:t xml:space="preserve"> de </w:t>
      </w:r>
      <w:r w:rsidR="00E034AB">
        <w:rPr>
          <w:rFonts w:ascii="NewsGotT" w:hAnsi="NewsGotT"/>
          <w:lang w:val="pt-BR"/>
        </w:rPr>
        <w:t>doenças</w:t>
      </w:r>
      <w:r w:rsidRPr="000B4684">
        <w:rPr>
          <w:rFonts w:ascii="NewsGotT" w:hAnsi="NewsGotT"/>
          <w:lang w:val="pt-BR"/>
        </w:rPr>
        <w:t xml:space="preserve"> cr</w:t>
      </w:r>
      <w:r w:rsidR="00E034AB">
        <w:rPr>
          <w:rFonts w:ascii="NewsGotT" w:hAnsi="NewsGotT"/>
          <w:lang w:val="pt-BR"/>
        </w:rPr>
        <w:t>ó</w:t>
      </w:r>
      <w:r w:rsidRPr="000B4684">
        <w:rPr>
          <w:rFonts w:ascii="NewsGotT" w:hAnsi="NewsGotT"/>
          <w:lang w:val="pt-BR"/>
        </w:rPr>
        <w:t>nicas caracterizadas por produzirem elevados graus de incapacidade</w:t>
      </w:r>
      <w:r w:rsidR="00EB3AD5">
        <w:rPr>
          <w:rFonts w:ascii="NewsGotT" w:hAnsi="NewsGotT"/>
          <w:lang w:val="pt-BR"/>
        </w:rPr>
        <w:t xml:space="preserve"> (</w:t>
      </w:r>
      <w:r w:rsidR="00646C9D">
        <w:rPr>
          <w:rFonts w:ascii="NewsGotT" w:hAnsi="NewsGotT"/>
          <w:lang w:val="pt-BR"/>
        </w:rPr>
        <w:fldChar w:fldCharType="begin" w:fldLock="1"/>
      </w:r>
      <w:r w:rsidR="00646C9D">
        <w:rPr>
          <w:rFonts w:ascii="NewsGotT" w:hAnsi="NewsGotT"/>
          <w:lang w:val="pt-BR"/>
        </w:rPr>
        <w:instrText>ADDIN CSL_CITATION {"citationItems":[{"id":"ITEM-1","itemData":{"DOI":"10.1097/MLR.0000000000000166","ISSN":"0025-7079","abstract":"BACKGROUND:: The number of people living with multiple chronic conditions is increasing, but we know little about the impact of multimorbidity on life expectancy. OBJECTIVE:: We analyze life expectancy in Medicare beneficiaries by number of chronic conditions. RESEARCH DESIGN:: A retrospective cohort study using single-decrement period life tables. SUBJECTS:: Medicare fee-for-service beneficiaries (N=1,372,272) aged 67 and older as of January 1, 2008. MEASURES:: Our primary outcome measure is life expectancy. We categorize study subjects by sex, race, selected chronic conditions (heart disease, cancer, chronic obstructive pulmonary disease, stroke, and Alzheimer disease), and number of comorbid conditions. Comorbidity was measured as a count of conditions collected by Chronic Conditions Warehouse and the Charlson Comorbidity Index. RESULTS:: Life expectancy decreases with each additional chronic condition. A 67-year-old individual with no chronic conditions will live on average 22.6 additional years. A 67-year-old individual with 5 chronic conditions and 10 chronic conditions will live 7.7 fewer years and 17.6 fewer years, respectively. The average marginal decline in life expectancy is 1.8 years with each additional chronic condition -ranging from 0.4 fewer years with the first condition to 2.6 fewer years with the sixth condition. These results are consistent by sex and race. We observe differences in life expectancy by selected conditions at 67, but these differences diminish with age and increasing numbers of comorbid conditions. CONCLUSIONS:: Social Security and Medicare actuaries should account for the growing number of beneficiaries with multiple chronic conditions when determining population projections and trust fund solvency. Copyright © 2014 by Lippincott Williams &amp; Wilkins.","author":[{"dropping-particle":"","family":"DuGoff","given":"Eva H.","non-dropping-particle":"","parse-names":false,"suffix":""},{"dropping-particle":"","family":"Canudas-Romo","given":"Vladimir","non-dropping-particle":"","parse-names":false,"suffix":""},{"dropping-particle":"","family":"Buttorff","given":"Christine","non-dropping-particle":"","parse-names":false,"suffix":""},{"dropping-particle":"","family":"Leff","given":"Bruce","non-dropping-particle":"","parse-names":false,"suffix":""},{"dropping-particle":"","family":"Anderson","given":"Gerard F.","non-dropping-particle":"","parse-names":false,"suffix":""}],"container-title":"Medical Care","id":"ITEM-1","issue":"8","issued":{"date-parts":[["2014","8"]]},"note":"Q1","page":"688-694","title":"Multiple Chronic Conditions and Life Expectancy","type":"article-journal","volume":"52"},"uris":["http://www.mendeley.com/documents/?uuid=4c0019b7-1a30-41e7-8f08-f63c83fb6726"]}],"mendeley":{"formattedCitation":"(DuGoff, Canudas-Romo, Buttorff, Leff, &amp; Anderson, 2014)","plainTextFormattedCitation":"(DuGoff, Canudas-Romo, Buttorff, Leff, &amp; Anderson, 2014)","previouslyFormattedCitation":"(DuGoff, Canudas-Romo, Buttorff, Leff, &amp; Anderson, 2014)"},"properties":{"noteIndex":0},"schema":"https://github.com/citation-style-language/schema/raw/master/csl-citation.json"}</w:instrText>
      </w:r>
      <w:r w:rsidR="00646C9D">
        <w:rPr>
          <w:rFonts w:ascii="NewsGotT" w:hAnsi="NewsGotT"/>
          <w:lang w:val="pt-BR"/>
        </w:rPr>
        <w:fldChar w:fldCharType="separate"/>
      </w:r>
      <w:r w:rsidR="00646C9D" w:rsidRPr="00646C9D">
        <w:rPr>
          <w:rFonts w:ascii="NewsGotT" w:hAnsi="NewsGotT"/>
          <w:noProof/>
          <w:lang w:val="pt-BR"/>
        </w:rPr>
        <w:t>(</w:t>
      </w:r>
      <w:proofErr w:type="spellStart"/>
      <w:r w:rsidR="00646C9D" w:rsidRPr="00646C9D">
        <w:rPr>
          <w:rFonts w:ascii="NewsGotT" w:hAnsi="NewsGotT"/>
          <w:noProof/>
          <w:lang w:val="pt-BR"/>
        </w:rPr>
        <w:t>DuGoff</w:t>
      </w:r>
      <w:proofErr w:type="spellEnd"/>
      <w:r w:rsidR="00646C9D" w:rsidRPr="00646C9D">
        <w:rPr>
          <w:rFonts w:ascii="NewsGotT" w:hAnsi="NewsGotT"/>
          <w:noProof/>
          <w:lang w:val="pt-BR"/>
        </w:rPr>
        <w:t>, Canudas-Romo, Buttorff, Leff, &amp; Anderson, 2014)</w:t>
      </w:r>
      <w:r w:rsidR="00646C9D">
        <w:rPr>
          <w:rFonts w:ascii="NewsGotT" w:hAnsi="NewsGotT"/>
          <w:lang w:val="pt-BR"/>
        </w:rPr>
        <w:fldChar w:fldCharType="end"/>
      </w:r>
      <w:r w:rsidR="00EB3AD5">
        <w:rPr>
          <w:rFonts w:ascii="NewsGotT" w:hAnsi="NewsGotT"/>
          <w:lang w:val="pt-BR"/>
        </w:rPr>
        <w:t>)</w:t>
      </w:r>
      <w:r w:rsidRPr="000B4684">
        <w:rPr>
          <w:rFonts w:ascii="NewsGotT" w:hAnsi="NewsGotT"/>
          <w:lang w:val="pt-BR"/>
        </w:rPr>
        <w:t xml:space="preserve"> sendo muitas vezes </w:t>
      </w:r>
      <w:r w:rsidR="00E034AB">
        <w:rPr>
          <w:rFonts w:ascii="NewsGotT" w:hAnsi="NewsGotT"/>
          <w:lang w:val="pt-BR"/>
        </w:rPr>
        <w:t>responsáveis</w:t>
      </w:r>
      <w:r w:rsidRPr="000B4684">
        <w:rPr>
          <w:rFonts w:ascii="NewsGotT" w:hAnsi="NewsGotT"/>
          <w:lang w:val="pt-BR"/>
        </w:rPr>
        <w:t xml:space="preserve"> por </w:t>
      </w:r>
      <w:r w:rsidR="00E034AB">
        <w:rPr>
          <w:rFonts w:ascii="NewsGotT" w:hAnsi="NewsGotT"/>
          <w:lang w:val="pt-BR"/>
        </w:rPr>
        <w:t>pressões</w:t>
      </w:r>
      <w:r w:rsidRPr="000B4684">
        <w:rPr>
          <w:rFonts w:ascii="NewsGotT" w:hAnsi="NewsGotT"/>
          <w:lang w:val="pt-BR"/>
        </w:rPr>
        <w:t xml:space="preserve"> sobre o sistema de </w:t>
      </w:r>
      <w:r w:rsidR="00E034AB">
        <w:rPr>
          <w:rFonts w:ascii="NewsGotT" w:hAnsi="NewsGotT"/>
          <w:lang w:val="pt-BR"/>
        </w:rPr>
        <w:t>saúde</w:t>
      </w:r>
      <w:r w:rsidRPr="000B4684">
        <w:rPr>
          <w:rFonts w:ascii="NewsGotT" w:hAnsi="NewsGotT"/>
          <w:lang w:val="pt-BR"/>
        </w:rPr>
        <w:t xml:space="preserve">. </w:t>
      </w:r>
    </w:p>
    <w:p w14:paraId="7B9970D2" w14:textId="77777777" w:rsidR="00F205C8" w:rsidRDefault="00F205C8" w:rsidP="00156155">
      <w:pPr>
        <w:pStyle w:val="NormalWeb"/>
        <w:rPr>
          <w:rFonts w:ascii="NewsGotT" w:hAnsi="NewsGotT"/>
          <w:lang w:val="pt-BR"/>
        </w:rPr>
      </w:pPr>
    </w:p>
    <w:p w14:paraId="73606041" w14:textId="29E7F091" w:rsidR="00156155" w:rsidRPr="00156155" w:rsidRDefault="00CA644B" w:rsidP="00156155">
      <w:pPr>
        <w:pStyle w:val="NormalWeb"/>
        <w:rPr>
          <w:lang w:val="pt-BR"/>
        </w:rPr>
      </w:pPr>
      <w:r w:rsidRPr="00CA644B">
        <w:rPr>
          <w:lang w:val="pt-PT"/>
        </w:rPr>
        <w:t>O envelhecimento biol</w:t>
      </w:r>
      <w:r>
        <w:rPr>
          <w:lang w:val="pt-PT"/>
        </w:rPr>
        <w:t>ó</w:t>
      </w:r>
      <w:r w:rsidRPr="00CA644B">
        <w:rPr>
          <w:lang w:val="pt-PT"/>
        </w:rPr>
        <w:t>gico a que o indi</w:t>
      </w:r>
      <w:r>
        <w:rPr>
          <w:lang w:val="pt-PT"/>
        </w:rPr>
        <w:t>ví</w:t>
      </w:r>
      <w:r w:rsidRPr="00CA644B">
        <w:rPr>
          <w:lang w:val="pt-PT"/>
        </w:rPr>
        <w:t>duo est</w:t>
      </w:r>
      <w:r>
        <w:rPr>
          <w:lang w:val="pt-PT"/>
        </w:rPr>
        <w:t xml:space="preserve">á </w:t>
      </w:r>
      <w:r w:rsidRPr="00CA644B">
        <w:rPr>
          <w:lang w:val="pt-PT"/>
        </w:rPr>
        <w:t>sujeito tem uma evolu</w:t>
      </w:r>
      <w:r>
        <w:rPr>
          <w:lang w:val="pt-PT"/>
        </w:rPr>
        <w:t>çã</w:t>
      </w:r>
      <w:r w:rsidRPr="00CA644B">
        <w:rPr>
          <w:lang w:val="pt-PT"/>
        </w:rPr>
        <w:t>o vari</w:t>
      </w:r>
      <w:r>
        <w:rPr>
          <w:lang w:val="pt-PT"/>
        </w:rPr>
        <w:t>á</w:t>
      </w:r>
      <w:r w:rsidRPr="00CA644B">
        <w:rPr>
          <w:lang w:val="pt-PT"/>
        </w:rPr>
        <w:t xml:space="preserve">vel, e </w:t>
      </w:r>
      <w:r w:rsidR="00260AEE">
        <w:rPr>
          <w:lang w:val="pt-PT"/>
        </w:rPr>
        <w:t>nesta</w:t>
      </w:r>
      <w:r w:rsidRPr="00CA644B">
        <w:rPr>
          <w:lang w:val="pt-PT"/>
        </w:rPr>
        <w:t xml:space="preserve"> degrada</w:t>
      </w:r>
      <w:r>
        <w:rPr>
          <w:lang w:val="pt-PT"/>
        </w:rPr>
        <w:t>çã</w:t>
      </w:r>
      <w:r w:rsidRPr="00CA644B">
        <w:rPr>
          <w:lang w:val="pt-PT"/>
        </w:rPr>
        <w:t>o natural podem ocorrer in</w:t>
      </w:r>
      <w:r>
        <w:rPr>
          <w:lang w:val="pt-PT"/>
        </w:rPr>
        <w:t>ú</w:t>
      </w:r>
      <w:r w:rsidRPr="00CA644B">
        <w:rPr>
          <w:lang w:val="pt-PT"/>
        </w:rPr>
        <w:t>meras</w:t>
      </w:r>
      <w:r>
        <w:rPr>
          <w:lang w:val="pt-PT"/>
        </w:rPr>
        <w:t xml:space="preserve"> a</w:t>
      </w:r>
      <w:r w:rsidRPr="00CA644B">
        <w:rPr>
          <w:lang w:val="pt-PT"/>
        </w:rPr>
        <w:t>ltera</w:t>
      </w:r>
      <w:r>
        <w:rPr>
          <w:lang w:val="pt-PT"/>
        </w:rPr>
        <w:t>çõ</w:t>
      </w:r>
      <w:r w:rsidRPr="00CA644B">
        <w:rPr>
          <w:lang w:val="pt-PT"/>
        </w:rPr>
        <w:t>es no normal funcionamento do organismo, destacando-se aqui a deteriora</w:t>
      </w:r>
      <w:r>
        <w:rPr>
          <w:lang w:val="pt-PT"/>
        </w:rPr>
        <w:t>çã</w:t>
      </w:r>
      <w:r w:rsidRPr="00CA644B">
        <w:rPr>
          <w:lang w:val="pt-PT"/>
        </w:rPr>
        <w:t xml:space="preserve">o </w:t>
      </w:r>
      <w:r>
        <w:rPr>
          <w:lang w:val="pt-PT"/>
        </w:rPr>
        <w:t>ocorrida a</w:t>
      </w:r>
      <w:r w:rsidRPr="00CA644B">
        <w:rPr>
          <w:lang w:val="pt-PT"/>
        </w:rPr>
        <w:t xml:space="preserve"> </w:t>
      </w:r>
      <w:r>
        <w:rPr>
          <w:lang w:val="pt-PT"/>
        </w:rPr>
        <w:t>ní</w:t>
      </w:r>
      <w:r w:rsidRPr="00CA644B">
        <w:rPr>
          <w:lang w:val="pt-PT"/>
        </w:rPr>
        <w:t>vel cognitivo,</w:t>
      </w:r>
      <w:r>
        <w:rPr>
          <w:lang w:val="pt-PT"/>
        </w:rPr>
        <w:t xml:space="preserve"> </w:t>
      </w:r>
      <w:r w:rsidRPr="00CA644B">
        <w:rPr>
          <w:lang w:val="pt-PT"/>
        </w:rPr>
        <w:t>esta que</w:t>
      </w:r>
      <w:r>
        <w:rPr>
          <w:lang w:val="pt-PT"/>
        </w:rPr>
        <w:t xml:space="preserve"> é </w:t>
      </w:r>
      <w:r w:rsidRPr="00CA644B">
        <w:rPr>
          <w:lang w:val="pt-PT"/>
        </w:rPr>
        <w:t>uma altera</w:t>
      </w:r>
      <w:r>
        <w:rPr>
          <w:lang w:val="pt-PT"/>
        </w:rPr>
        <w:t>çã</w:t>
      </w:r>
      <w:r w:rsidRPr="00CA644B">
        <w:rPr>
          <w:lang w:val="pt-PT"/>
        </w:rPr>
        <w:t>o bastante comum em pessoas idosas.</w:t>
      </w:r>
      <w:r>
        <w:rPr>
          <w:lang w:val="pt-PT"/>
        </w:rPr>
        <w:t xml:space="preserve"> </w:t>
      </w:r>
      <w:r w:rsidR="004B0DB5" w:rsidRPr="0029570A">
        <w:rPr>
          <w:lang w:val="pt-PT"/>
        </w:rPr>
        <w:t xml:space="preserve">Pequenas </w:t>
      </w:r>
      <w:r w:rsidR="004B0DB5">
        <w:rPr>
          <w:lang w:val="pt-PT"/>
        </w:rPr>
        <w:t>alterações</w:t>
      </w:r>
      <w:r w:rsidR="004B0DB5" w:rsidRPr="0029570A">
        <w:rPr>
          <w:lang w:val="pt-PT"/>
        </w:rPr>
        <w:t xml:space="preserve"> no indivíduo causadas pela mudança de estado da doença</w:t>
      </w:r>
      <w:r w:rsidR="004B0DB5">
        <w:rPr>
          <w:lang w:val="pt-PT"/>
        </w:rPr>
        <w:t xml:space="preserve">, </w:t>
      </w:r>
      <w:r w:rsidR="004B0DB5" w:rsidRPr="004B0DB5">
        <w:rPr>
          <w:lang w:val="pt-PT"/>
        </w:rPr>
        <w:t>medicamentos</w:t>
      </w:r>
      <w:r w:rsidR="000B4684">
        <w:rPr>
          <w:lang w:val="pt-PT"/>
        </w:rPr>
        <w:t xml:space="preserve">, </w:t>
      </w:r>
      <w:r w:rsidR="00F87AF4">
        <w:rPr>
          <w:lang w:val="pt-PT"/>
        </w:rPr>
        <w:t>internamento</w:t>
      </w:r>
      <w:r w:rsidR="004B0DB5" w:rsidRPr="004B0DB5">
        <w:rPr>
          <w:lang w:val="pt-PT"/>
        </w:rPr>
        <w:t>, um défice físico</w:t>
      </w:r>
      <w:r w:rsidR="004B0DB5">
        <w:rPr>
          <w:lang w:val="pt-PT"/>
        </w:rPr>
        <w:t xml:space="preserve"> apresentado</w:t>
      </w:r>
      <w:r w:rsidR="004B0DB5" w:rsidRPr="004B0DB5">
        <w:rPr>
          <w:lang w:val="pt-PT"/>
        </w:rPr>
        <w:t xml:space="preserve"> recentemente</w:t>
      </w:r>
      <w:r w:rsidR="004B0DB5">
        <w:rPr>
          <w:lang w:val="pt-PT"/>
        </w:rPr>
        <w:t xml:space="preserve"> ou uma combinação destes</w:t>
      </w:r>
      <w:r w:rsidR="004B0DB5" w:rsidRPr="0029570A">
        <w:rPr>
          <w:lang w:val="pt-PT"/>
        </w:rPr>
        <w:t xml:space="preserve"> podem promover estados de confusão e desorientação</w:t>
      </w:r>
      <w:r w:rsidR="004B0DB5">
        <w:rPr>
          <w:lang w:val="pt-PT"/>
        </w:rPr>
        <w:t>.</w:t>
      </w:r>
      <w:r w:rsidR="00D5379D" w:rsidRPr="004274EA">
        <w:rPr>
          <w:lang w:val="pt-BR"/>
        </w:rPr>
        <w:t xml:space="preserve"> </w:t>
      </w:r>
      <w:r w:rsidR="00D5379D" w:rsidRPr="00D5379D">
        <w:rPr>
          <w:lang w:val="pt-PT"/>
        </w:rPr>
        <w:t xml:space="preserve">O </w:t>
      </w:r>
      <w:proofErr w:type="spellStart"/>
      <w:r w:rsidR="00D5379D" w:rsidRPr="00D5379D">
        <w:rPr>
          <w:lang w:val="pt-PT"/>
        </w:rPr>
        <w:t>delirium</w:t>
      </w:r>
      <w:proofErr w:type="spellEnd"/>
      <w:r w:rsidR="00D5379D" w:rsidRPr="00D5379D">
        <w:rPr>
          <w:lang w:val="pt-PT"/>
        </w:rPr>
        <w:t xml:space="preserve"> é uma manifestação comum de disfunção neuropsiquiátrica aguda grave, muito prevalente em ambiente hospitalar, que devido à sua variabilidade de apresentação clínica é frequentemente </w:t>
      </w:r>
      <w:proofErr w:type="spellStart"/>
      <w:r w:rsidR="00D5379D" w:rsidRPr="00D5379D">
        <w:rPr>
          <w:lang w:val="pt-PT"/>
        </w:rPr>
        <w:t>subdiagnosticado</w:t>
      </w:r>
      <w:proofErr w:type="spellEnd"/>
      <w:r w:rsidR="00D5379D" w:rsidRPr="00D5379D">
        <w:rPr>
          <w:lang w:val="pt-PT"/>
        </w:rPr>
        <w:t xml:space="preserve"> e negligenciado.</w:t>
      </w:r>
      <w:r w:rsidR="004274EA">
        <w:rPr>
          <w:lang w:val="pt-PT"/>
        </w:rPr>
        <w:t xml:space="preserve"> </w:t>
      </w:r>
      <w:r w:rsidR="004274EA" w:rsidRPr="0029570A">
        <w:rPr>
          <w:lang w:val="pt-PT"/>
        </w:rPr>
        <w:t xml:space="preserve">O </w:t>
      </w:r>
      <w:proofErr w:type="spellStart"/>
      <w:r w:rsidR="004274EA" w:rsidRPr="0029570A">
        <w:rPr>
          <w:lang w:val="pt-PT"/>
        </w:rPr>
        <w:t>delirium</w:t>
      </w:r>
      <w:proofErr w:type="spellEnd"/>
      <w:r w:rsidR="004274EA" w:rsidRPr="0029570A">
        <w:rPr>
          <w:lang w:val="pt-PT"/>
        </w:rPr>
        <w:t xml:space="preserve"> pode </w:t>
      </w:r>
      <w:proofErr w:type="spellStart"/>
      <w:r w:rsidR="004274EA" w:rsidRPr="0029570A">
        <w:rPr>
          <w:lang w:val="pt-PT"/>
        </w:rPr>
        <w:t>afectar</w:t>
      </w:r>
      <w:proofErr w:type="spellEnd"/>
      <w:r w:rsidR="004274EA" w:rsidRPr="0029570A">
        <w:rPr>
          <w:lang w:val="pt-PT"/>
        </w:rPr>
        <w:t xml:space="preserve"> pessoas de todas as idades, mas </w:t>
      </w:r>
      <w:proofErr w:type="spellStart"/>
      <w:r w:rsidR="004274EA" w:rsidRPr="0029570A">
        <w:rPr>
          <w:lang w:val="pt-PT"/>
        </w:rPr>
        <w:t>afecta</w:t>
      </w:r>
      <w:proofErr w:type="spellEnd"/>
      <w:r w:rsidR="004274EA" w:rsidRPr="0029570A">
        <w:rPr>
          <w:lang w:val="pt-PT"/>
        </w:rPr>
        <w:t xml:space="preserve"> predominantemente adultos idosos hospitalizados e está associado</w:t>
      </w:r>
      <w:r w:rsidR="000B4684">
        <w:rPr>
          <w:lang w:val="pt-PT"/>
        </w:rPr>
        <w:t xml:space="preserve"> não só a um aumento da</w:t>
      </w:r>
      <w:r w:rsidR="004274EA" w:rsidRPr="0029570A">
        <w:rPr>
          <w:lang w:val="pt-PT"/>
        </w:rPr>
        <w:t xml:space="preserve"> morbilidade e mortalidade</w:t>
      </w:r>
      <w:r w:rsidR="000B4684">
        <w:rPr>
          <w:lang w:val="pt-PT"/>
        </w:rPr>
        <w:t xml:space="preserve">, como também </w:t>
      </w:r>
      <w:r w:rsidR="000B4684" w:rsidRPr="000B4684">
        <w:rPr>
          <w:rFonts w:ascii="NewsGotT" w:hAnsi="NewsGotT"/>
          <w:lang w:val="pt-BR"/>
        </w:rPr>
        <w:t xml:space="preserve">a </w:t>
      </w:r>
      <w:r w:rsidR="000B4684">
        <w:rPr>
          <w:rFonts w:ascii="NewsGotT" w:hAnsi="NewsGotT"/>
          <w:lang w:val="pt-BR"/>
        </w:rPr>
        <w:t>um</w:t>
      </w:r>
      <w:r w:rsidR="000B4684" w:rsidRPr="000B4684">
        <w:rPr>
          <w:rFonts w:ascii="NewsGotT" w:hAnsi="NewsGotT"/>
          <w:lang w:val="pt-BR"/>
        </w:rPr>
        <w:t xml:space="preserve"> aumento do tempo de internamento, </w:t>
      </w:r>
      <w:r w:rsidR="000B4684">
        <w:rPr>
          <w:rFonts w:ascii="NewsGotT" w:hAnsi="NewsGotT"/>
          <w:lang w:val="pt-BR"/>
        </w:rPr>
        <w:t>bem</w:t>
      </w:r>
      <w:r w:rsidR="000B4684" w:rsidRPr="000B4684">
        <w:rPr>
          <w:rFonts w:ascii="NewsGotT" w:hAnsi="NewsGotT"/>
          <w:lang w:val="pt-BR"/>
        </w:rPr>
        <w:t xml:space="preserve"> como </w:t>
      </w:r>
      <w:r w:rsidR="000B4684">
        <w:rPr>
          <w:rFonts w:ascii="NewsGotT" w:hAnsi="NewsGotT"/>
          <w:lang w:val="pt-BR"/>
        </w:rPr>
        <w:t xml:space="preserve">a uma </w:t>
      </w:r>
      <w:r w:rsidR="00633003">
        <w:rPr>
          <w:rFonts w:ascii="NewsGotT" w:hAnsi="NewsGotT"/>
          <w:lang w:val="pt-BR"/>
        </w:rPr>
        <w:t>deterioração</w:t>
      </w:r>
      <w:r w:rsidR="000B4684" w:rsidRPr="000B4684">
        <w:rPr>
          <w:rFonts w:ascii="NewsGotT" w:hAnsi="NewsGotT"/>
          <w:lang w:val="pt-BR"/>
        </w:rPr>
        <w:t xml:space="preserve"> do estado </w:t>
      </w:r>
      <w:proofErr w:type="spellStart"/>
      <w:r w:rsidR="000B4684" w:rsidRPr="000B4684">
        <w:rPr>
          <w:rFonts w:ascii="NewsGotT" w:hAnsi="NewsGotT"/>
          <w:lang w:val="pt-BR"/>
        </w:rPr>
        <w:t>físico</w:t>
      </w:r>
      <w:proofErr w:type="spellEnd"/>
      <w:r w:rsidR="000B4684" w:rsidRPr="000B4684">
        <w:rPr>
          <w:rFonts w:ascii="NewsGotT" w:hAnsi="NewsGotT"/>
          <w:lang w:val="pt-BR"/>
        </w:rPr>
        <w:t xml:space="preserve"> e mental </w:t>
      </w:r>
      <w:r w:rsidR="000B4684">
        <w:rPr>
          <w:rFonts w:ascii="NewsGotT" w:hAnsi="NewsGotT"/>
          <w:lang w:val="pt-BR"/>
        </w:rPr>
        <w:t>do individuo.</w:t>
      </w:r>
      <w:r w:rsidR="00156155">
        <w:rPr>
          <w:rFonts w:ascii="NewsGotT" w:hAnsi="NewsGotT"/>
          <w:lang w:val="pt-BR"/>
        </w:rPr>
        <w:t xml:space="preserve"> </w:t>
      </w:r>
      <w:r w:rsidR="00156155" w:rsidRPr="00156155">
        <w:rPr>
          <w:rFonts w:ascii="NewsGotT" w:hAnsi="NewsGotT"/>
          <w:lang w:val="pt-BR"/>
        </w:rPr>
        <w:t xml:space="preserve">A capacidade para avaliar o delirium é uma componente essencial na </w:t>
      </w:r>
      <w:r w:rsidR="00633003">
        <w:rPr>
          <w:rFonts w:ascii="NewsGotT" w:hAnsi="NewsGotT"/>
          <w:lang w:val="pt-BR"/>
        </w:rPr>
        <w:t>estratégia</w:t>
      </w:r>
      <w:r w:rsidR="00156155" w:rsidRPr="00156155">
        <w:rPr>
          <w:rFonts w:ascii="NewsGotT" w:hAnsi="NewsGotT"/>
          <w:lang w:val="pt-BR"/>
        </w:rPr>
        <w:t xml:space="preserve"> de </w:t>
      </w:r>
      <w:r w:rsidR="00E034AB">
        <w:rPr>
          <w:rFonts w:ascii="NewsGotT" w:hAnsi="NewsGotT"/>
          <w:lang w:val="pt-BR"/>
        </w:rPr>
        <w:t>avaliação</w:t>
      </w:r>
      <w:r w:rsidR="00156155" w:rsidRPr="00156155">
        <w:rPr>
          <w:rFonts w:ascii="NewsGotT" w:hAnsi="NewsGotT"/>
          <w:lang w:val="pt-BR"/>
        </w:rPr>
        <w:t xml:space="preserve"> do doente de modo a prevenir ou tratar a </w:t>
      </w:r>
      <w:r w:rsidR="00E034AB">
        <w:rPr>
          <w:rFonts w:ascii="NewsGotT" w:hAnsi="NewsGotT"/>
          <w:lang w:val="pt-BR"/>
        </w:rPr>
        <w:t>ocorrência</w:t>
      </w:r>
      <w:r w:rsidR="00156155" w:rsidRPr="00156155">
        <w:rPr>
          <w:rFonts w:ascii="NewsGotT" w:hAnsi="NewsGotT"/>
          <w:lang w:val="pt-BR"/>
        </w:rPr>
        <w:t xml:space="preserve"> desta </w:t>
      </w:r>
      <w:proofErr w:type="spellStart"/>
      <w:r w:rsidR="00156155" w:rsidRPr="00156155">
        <w:rPr>
          <w:rFonts w:ascii="NewsGotT" w:hAnsi="NewsGotT"/>
          <w:lang w:val="pt-BR"/>
        </w:rPr>
        <w:t>perturbac</w:t>
      </w:r>
      <w:r w:rsidR="00156155" w:rsidRPr="00156155">
        <w:rPr>
          <w:lang w:val="pt-BR"/>
        </w:rPr>
        <w:t>̧</w:t>
      </w:r>
      <w:r w:rsidR="00156155" w:rsidRPr="00156155">
        <w:rPr>
          <w:rFonts w:ascii="NewsGotT" w:hAnsi="NewsGotT"/>
          <w:lang w:val="pt-BR"/>
        </w:rPr>
        <w:t>ão</w:t>
      </w:r>
      <w:proofErr w:type="spellEnd"/>
      <w:r w:rsidR="00156155" w:rsidRPr="00156155">
        <w:rPr>
          <w:rFonts w:ascii="NewsGotT" w:hAnsi="NewsGotT"/>
          <w:lang w:val="pt-BR"/>
        </w:rPr>
        <w:t xml:space="preserve">. Estudos apontam que o </w:t>
      </w:r>
      <w:r w:rsidR="00633003">
        <w:rPr>
          <w:rFonts w:ascii="NewsGotT" w:hAnsi="NewsGotT"/>
          <w:lang w:val="pt-BR"/>
        </w:rPr>
        <w:t>diagnóstico</w:t>
      </w:r>
      <w:r w:rsidR="00156155" w:rsidRPr="00156155">
        <w:rPr>
          <w:rFonts w:ascii="NewsGotT" w:hAnsi="NewsGotT"/>
          <w:lang w:val="pt-BR"/>
        </w:rPr>
        <w:t xml:space="preserve"> precoce e uma abordagem adequada, </w:t>
      </w:r>
      <w:r w:rsidR="00633003">
        <w:rPr>
          <w:rFonts w:ascii="NewsGotT" w:hAnsi="NewsGotT"/>
          <w:lang w:val="pt-BR"/>
        </w:rPr>
        <w:t>estão</w:t>
      </w:r>
      <w:r w:rsidR="00156155" w:rsidRPr="00156155">
        <w:rPr>
          <w:rFonts w:ascii="NewsGotT" w:hAnsi="NewsGotT"/>
          <w:lang w:val="pt-BR"/>
        </w:rPr>
        <w:t xml:space="preserve"> associados a uma </w:t>
      </w:r>
      <w:r w:rsidR="00633003">
        <w:rPr>
          <w:rFonts w:ascii="NewsGotT" w:hAnsi="NewsGotT"/>
          <w:lang w:val="pt-BR"/>
        </w:rPr>
        <w:t>redução</w:t>
      </w:r>
      <w:r w:rsidR="00156155" w:rsidRPr="00156155">
        <w:rPr>
          <w:rFonts w:ascii="NewsGotT" w:hAnsi="NewsGotT"/>
          <w:lang w:val="pt-BR"/>
        </w:rPr>
        <w:t xml:space="preserve"> das taxas de </w:t>
      </w:r>
      <w:proofErr w:type="spellStart"/>
      <w:r w:rsidR="00156155" w:rsidRPr="00156155">
        <w:rPr>
          <w:rFonts w:ascii="NewsGotT" w:hAnsi="NewsGotT"/>
          <w:lang w:val="pt-BR"/>
        </w:rPr>
        <w:t>morbilidade</w:t>
      </w:r>
      <w:proofErr w:type="spellEnd"/>
      <w:r w:rsidR="00156155" w:rsidRPr="00156155">
        <w:rPr>
          <w:rFonts w:ascii="NewsGotT" w:hAnsi="NewsGotT"/>
          <w:lang w:val="pt-BR"/>
        </w:rPr>
        <w:t xml:space="preserve"> e mortalidade associadas ao delirium (Sharon K. </w:t>
      </w:r>
      <w:proofErr w:type="spellStart"/>
      <w:r w:rsidR="00156155" w:rsidRPr="00156155">
        <w:rPr>
          <w:rFonts w:ascii="NewsGotT" w:hAnsi="NewsGotT"/>
          <w:lang w:val="pt-BR"/>
        </w:rPr>
        <w:t>Inouye</w:t>
      </w:r>
      <w:proofErr w:type="spellEnd"/>
      <w:r w:rsidR="00156155" w:rsidRPr="00156155">
        <w:rPr>
          <w:rFonts w:ascii="NewsGotT" w:hAnsi="NewsGotT"/>
          <w:lang w:val="pt-BR"/>
        </w:rPr>
        <w:t xml:space="preserve"> et al., 2014; </w:t>
      </w:r>
      <w:proofErr w:type="spellStart"/>
      <w:r w:rsidR="00156155" w:rsidRPr="00156155">
        <w:rPr>
          <w:rFonts w:ascii="NewsGotT" w:hAnsi="NewsGotT"/>
          <w:lang w:val="pt-BR"/>
        </w:rPr>
        <w:t>Mittal</w:t>
      </w:r>
      <w:proofErr w:type="spellEnd"/>
      <w:r w:rsidR="00156155" w:rsidRPr="00156155">
        <w:rPr>
          <w:rFonts w:ascii="NewsGotT" w:hAnsi="NewsGotT"/>
          <w:lang w:val="pt-BR"/>
        </w:rPr>
        <w:t xml:space="preserve"> et al., 2011). </w:t>
      </w:r>
    </w:p>
    <w:p w14:paraId="65D2448C" w14:textId="03666A60" w:rsidR="00156155" w:rsidRPr="00156155" w:rsidRDefault="000B4684" w:rsidP="00156155">
      <w:pPr>
        <w:pStyle w:val="NormalWeb"/>
        <w:rPr>
          <w:lang w:val="pt-BR"/>
        </w:rPr>
      </w:pPr>
      <w:r>
        <w:rPr>
          <w:rFonts w:ascii="NewsGotT" w:hAnsi="NewsGotT"/>
          <w:lang w:val="pt-BR"/>
        </w:rPr>
        <w:t xml:space="preserve"> </w:t>
      </w:r>
      <w:r w:rsidR="00156155" w:rsidRPr="00156155">
        <w:rPr>
          <w:rFonts w:ascii="NewsGotT" w:hAnsi="NewsGotT"/>
          <w:lang w:val="pt-BR"/>
        </w:rPr>
        <w:t xml:space="preserve">Nos </w:t>
      </w:r>
      <w:r w:rsidR="00633003">
        <w:rPr>
          <w:rFonts w:ascii="NewsGotT" w:hAnsi="NewsGotT"/>
          <w:lang w:val="pt-BR"/>
        </w:rPr>
        <w:t>últimos</w:t>
      </w:r>
      <w:r w:rsidR="00156155" w:rsidRPr="00156155">
        <w:rPr>
          <w:rFonts w:ascii="NewsGotT" w:hAnsi="NewsGotT"/>
          <w:lang w:val="pt-BR"/>
        </w:rPr>
        <w:t xml:space="preserve"> anos, </w:t>
      </w:r>
      <w:r w:rsidR="00F87AF4">
        <w:rPr>
          <w:rFonts w:ascii="NewsGotT" w:hAnsi="NewsGotT"/>
          <w:lang w:val="pt-BR"/>
        </w:rPr>
        <w:t>têm</w:t>
      </w:r>
      <w:r w:rsidR="00156155" w:rsidRPr="00156155">
        <w:rPr>
          <w:rFonts w:ascii="NewsGotT" w:hAnsi="NewsGotT"/>
          <w:lang w:val="pt-BR"/>
        </w:rPr>
        <w:t xml:space="preserve"> sido desenvolvidos </w:t>
      </w:r>
      <w:r w:rsidR="00E034AB">
        <w:rPr>
          <w:rFonts w:ascii="NewsGotT" w:hAnsi="NewsGotT"/>
          <w:lang w:val="pt-BR"/>
        </w:rPr>
        <w:t>vários</w:t>
      </w:r>
      <w:r w:rsidR="00156155" w:rsidRPr="00156155">
        <w:rPr>
          <w:rFonts w:ascii="NewsGotT" w:hAnsi="NewsGotT"/>
          <w:lang w:val="pt-BR"/>
        </w:rPr>
        <w:t xml:space="preserve"> instrumentos de </w:t>
      </w:r>
      <w:r w:rsidR="002E005B">
        <w:rPr>
          <w:rFonts w:ascii="NewsGotT" w:hAnsi="NewsGotT"/>
          <w:lang w:val="pt-BR"/>
        </w:rPr>
        <w:t>avaliação</w:t>
      </w:r>
      <w:r w:rsidR="00156155" w:rsidRPr="00156155">
        <w:rPr>
          <w:rFonts w:ascii="NewsGotT" w:hAnsi="NewsGotT"/>
          <w:lang w:val="pt-BR"/>
        </w:rPr>
        <w:t xml:space="preserve"> </w:t>
      </w:r>
      <w:r w:rsidR="002E005B">
        <w:rPr>
          <w:rFonts w:ascii="NewsGotT" w:hAnsi="NewsGotT"/>
          <w:lang w:val="pt-BR"/>
        </w:rPr>
        <w:t>clínica</w:t>
      </w:r>
      <w:r w:rsidR="00156155" w:rsidRPr="00156155">
        <w:rPr>
          <w:rFonts w:ascii="NewsGotT" w:hAnsi="NewsGotT"/>
          <w:lang w:val="pt-BR"/>
        </w:rPr>
        <w:t xml:space="preserve"> para o delirium, o que representou um importante </w:t>
      </w:r>
      <w:r w:rsidR="006D4106">
        <w:rPr>
          <w:rFonts w:ascii="NewsGotT" w:hAnsi="NewsGotT"/>
          <w:lang w:val="pt-BR"/>
        </w:rPr>
        <w:t>avanço</w:t>
      </w:r>
      <w:r w:rsidR="00156155" w:rsidRPr="00156155">
        <w:rPr>
          <w:rFonts w:ascii="NewsGotT" w:hAnsi="NewsGotT"/>
          <w:lang w:val="pt-BR"/>
        </w:rPr>
        <w:t xml:space="preserve"> </w:t>
      </w:r>
      <w:r w:rsidR="006D4106">
        <w:rPr>
          <w:rFonts w:ascii="NewsGotT" w:hAnsi="NewsGotT"/>
          <w:lang w:val="pt-BR"/>
        </w:rPr>
        <w:t>metodológico</w:t>
      </w:r>
      <w:r w:rsidR="00156155" w:rsidRPr="00156155">
        <w:rPr>
          <w:rFonts w:ascii="NewsGotT" w:hAnsi="NewsGotT"/>
          <w:lang w:val="pt-BR"/>
        </w:rPr>
        <w:t xml:space="preserve"> no estudo e </w:t>
      </w:r>
      <w:r w:rsidR="006D4106">
        <w:rPr>
          <w:rFonts w:ascii="NewsGotT" w:hAnsi="NewsGotT"/>
          <w:lang w:val="pt-BR"/>
        </w:rPr>
        <w:t>diagnóstico</w:t>
      </w:r>
      <w:r w:rsidR="00156155" w:rsidRPr="00156155">
        <w:rPr>
          <w:rFonts w:ascii="NewsGotT" w:hAnsi="NewsGotT"/>
          <w:lang w:val="pt-BR"/>
        </w:rPr>
        <w:t xml:space="preserve"> desta </w:t>
      </w:r>
      <w:r w:rsidR="00633003">
        <w:rPr>
          <w:rFonts w:ascii="NewsGotT" w:hAnsi="NewsGotT"/>
          <w:lang w:val="pt-BR"/>
        </w:rPr>
        <w:t>perturbação</w:t>
      </w:r>
      <w:r w:rsidR="00156155" w:rsidRPr="00156155">
        <w:rPr>
          <w:rFonts w:ascii="NewsGotT" w:hAnsi="NewsGotT"/>
          <w:lang w:val="pt-BR"/>
        </w:rPr>
        <w:t xml:space="preserve">. Como o delirium pode passar facilmente despercebido aos profissionais de </w:t>
      </w:r>
      <w:proofErr w:type="spellStart"/>
      <w:r w:rsidR="00156155" w:rsidRPr="00156155">
        <w:rPr>
          <w:rFonts w:ascii="NewsGotT" w:hAnsi="NewsGotT"/>
          <w:lang w:val="pt-BR"/>
        </w:rPr>
        <w:t>saúde</w:t>
      </w:r>
      <w:proofErr w:type="spellEnd"/>
      <w:r w:rsidR="00156155" w:rsidRPr="00156155">
        <w:rPr>
          <w:rFonts w:ascii="NewsGotT" w:hAnsi="NewsGotT"/>
          <w:lang w:val="pt-BR"/>
        </w:rPr>
        <w:t xml:space="preserve">, especialmente em doentes internados em UCI e SU, torna-se importante o uso de ferramentas de rastreio que permitam </w:t>
      </w:r>
      <w:proofErr w:type="spellStart"/>
      <w:r w:rsidR="00156155" w:rsidRPr="00156155">
        <w:rPr>
          <w:rFonts w:ascii="NewsGotT" w:hAnsi="NewsGotT"/>
          <w:lang w:val="pt-BR"/>
        </w:rPr>
        <w:t>detetar</w:t>
      </w:r>
      <w:proofErr w:type="spellEnd"/>
      <w:r w:rsidR="00156155" w:rsidRPr="00156155">
        <w:rPr>
          <w:rFonts w:ascii="NewsGotT" w:hAnsi="NewsGotT"/>
          <w:lang w:val="pt-BR"/>
        </w:rPr>
        <w:t xml:space="preserve"> de forma mais precoce este </w:t>
      </w:r>
      <w:r w:rsidR="00633003">
        <w:rPr>
          <w:rFonts w:ascii="NewsGotT" w:hAnsi="NewsGotT"/>
          <w:lang w:val="pt-BR"/>
        </w:rPr>
        <w:t>distúrbio</w:t>
      </w:r>
      <w:r w:rsidR="00156155" w:rsidRPr="00156155">
        <w:rPr>
          <w:rFonts w:ascii="NewsGotT" w:hAnsi="NewsGotT"/>
          <w:lang w:val="pt-BR"/>
        </w:rPr>
        <w:t xml:space="preserve">. </w:t>
      </w:r>
      <w:r w:rsidR="006D4106">
        <w:rPr>
          <w:rFonts w:ascii="NewsGotT" w:hAnsi="NewsGotT"/>
          <w:lang w:val="pt-BR"/>
        </w:rPr>
        <w:t>Não</w:t>
      </w:r>
      <w:r w:rsidR="00156155" w:rsidRPr="00156155">
        <w:rPr>
          <w:rFonts w:ascii="NewsGotT" w:hAnsi="NewsGotT"/>
          <w:lang w:val="pt-BR"/>
        </w:rPr>
        <w:t xml:space="preserve"> </w:t>
      </w:r>
      <w:proofErr w:type="spellStart"/>
      <w:r w:rsidR="00156155" w:rsidRPr="00156155">
        <w:rPr>
          <w:rFonts w:ascii="NewsGotT" w:hAnsi="NewsGotT"/>
          <w:lang w:val="pt-BR"/>
        </w:rPr>
        <w:t>so</w:t>
      </w:r>
      <w:proofErr w:type="spellEnd"/>
      <w:r w:rsidR="00156155" w:rsidRPr="00156155">
        <w:rPr>
          <w:rFonts w:ascii="NewsGotT" w:hAnsi="NewsGotT"/>
          <w:lang w:val="pt-BR"/>
        </w:rPr>
        <w:t xml:space="preserve">́, pela </w:t>
      </w:r>
      <w:r w:rsidR="006D4106">
        <w:rPr>
          <w:rFonts w:ascii="NewsGotT" w:hAnsi="NewsGotT"/>
          <w:lang w:val="pt-BR"/>
        </w:rPr>
        <w:t>possível</w:t>
      </w:r>
      <w:r w:rsidR="00156155" w:rsidRPr="00156155">
        <w:rPr>
          <w:rFonts w:ascii="NewsGotT" w:hAnsi="NewsGotT"/>
          <w:lang w:val="pt-BR"/>
        </w:rPr>
        <w:t xml:space="preserve"> melhoria na qualidade de vida dos pacientes, mas </w:t>
      </w:r>
      <w:r w:rsidR="00633003">
        <w:rPr>
          <w:rFonts w:ascii="NewsGotT" w:hAnsi="NewsGotT"/>
          <w:lang w:val="pt-BR"/>
        </w:rPr>
        <w:t>também</w:t>
      </w:r>
      <w:r w:rsidR="00156155" w:rsidRPr="00156155">
        <w:rPr>
          <w:rFonts w:ascii="NewsGotT" w:hAnsi="NewsGotT"/>
          <w:lang w:val="pt-BR"/>
        </w:rPr>
        <w:t xml:space="preserve"> pela </w:t>
      </w:r>
      <w:r w:rsidR="00633003">
        <w:rPr>
          <w:rFonts w:ascii="NewsGotT" w:hAnsi="NewsGotT"/>
          <w:lang w:val="pt-BR"/>
        </w:rPr>
        <w:t>possível</w:t>
      </w:r>
      <w:r w:rsidR="00156155" w:rsidRPr="00156155">
        <w:rPr>
          <w:rFonts w:ascii="NewsGotT" w:hAnsi="NewsGotT"/>
          <w:lang w:val="pt-BR"/>
        </w:rPr>
        <w:t xml:space="preserve"> </w:t>
      </w:r>
      <w:r w:rsidR="00633003">
        <w:rPr>
          <w:rFonts w:ascii="NewsGotT" w:hAnsi="NewsGotT"/>
          <w:lang w:val="pt-BR"/>
        </w:rPr>
        <w:t>contenção</w:t>
      </w:r>
      <w:r w:rsidR="00156155" w:rsidRPr="00156155">
        <w:rPr>
          <w:rFonts w:ascii="NewsGotT" w:hAnsi="NewsGotT"/>
          <w:lang w:val="pt-BR"/>
        </w:rPr>
        <w:t xml:space="preserve"> de custos relacionados com o tratamento dos doentes. Face a esta necessidade, </w:t>
      </w:r>
      <w:proofErr w:type="spellStart"/>
      <w:r w:rsidR="00156155" w:rsidRPr="00156155">
        <w:rPr>
          <w:rFonts w:ascii="NewsGotT" w:hAnsi="NewsGotT"/>
          <w:lang w:val="pt-BR"/>
        </w:rPr>
        <w:t>te</w:t>
      </w:r>
      <w:r w:rsidR="00156155" w:rsidRPr="00156155">
        <w:rPr>
          <w:lang w:val="pt-BR"/>
        </w:rPr>
        <w:t>̂</w:t>
      </w:r>
      <w:r w:rsidR="00156155" w:rsidRPr="00156155">
        <w:rPr>
          <w:rFonts w:ascii="NewsGotT" w:hAnsi="NewsGotT"/>
          <w:lang w:val="pt-BR"/>
        </w:rPr>
        <w:t>m</w:t>
      </w:r>
      <w:proofErr w:type="spellEnd"/>
      <w:r w:rsidR="00156155" w:rsidRPr="00156155">
        <w:rPr>
          <w:rFonts w:ascii="NewsGotT" w:hAnsi="NewsGotT"/>
          <w:lang w:val="pt-BR"/>
        </w:rPr>
        <w:t xml:space="preserve"> vindo a ser desenvolvidas e validadas ferramentas de rastreio para esta </w:t>
      </w:r>
      <w:r w:rsidR="006D4106">
        <w:rPr>
          <w:rFonts w:ascii="NewsGotT" w:hAnsi="NewsGotT"/>
          <w:lang w:val="pt-BR"/>
        </w:rPr>
        <w:t>perturbação</w:t>
      </w:r>
      <w:r w:rsidR="00156155" w:rsidRPr="00156155">
        <w:rPr>
          <w:rFonts w:ascii="NewsGotT" w:hAnsi="NewsGotT"/>
          <w:lang w:val="pt-BR"/>
        </w:rPr>
        <w:t xml:space="preserve">, com o intuito de serem usadas na </w:t>
      </w:r>
      <w:r w:rsidR="006D4106">
        <w:rPr>
          <w:rFonts w:ascii="NewsGotT" w:hAnsi="NewsGotT"/>
          <w:lang w:val="pt-BR"/>
        </w:rPr>
        <w:t>prática</w:t>
      </w:r>
      <w:r w:rsidR="00156155" w:rsidRPr="00156155">
        <w:rPr>
          <w:rFonts w:ascii="NewsGotT" w:hAnsi="NewsGotT"/>
          <w:lang w:val="pt-BR"/>
        </w:rPr>
        <w:t xml:space="preserve"> </w:t>
      </w:r>
      <w:r w:rsidR="002E005B">
        <w:rPr>
          <w:rFonts w:ascii="NewsGotT" w:hAnsi="NewsGotT"/>
          <w:lang w:val="pt-BR"/>
        </w:rPr>
        <w:t>clínica</w:t>
      </w:r>
      <w:r w:rsidR="00156155" w:rsidRPr="00156155">
        <w:rPr>
          <w:rFonts w:ascii="NewsGotT" w:hAnsi="NewsGotT"/>
          <w:lang w:val="pt-BR"/>
        </w:rPr>
        <w:t xml:space="preserve"> </w:t>
      </w:r>
      <w:r w:rsidR="002E005B">
        <w:rPr>
          <w:rFonts w:ascii="NewsGotT" w:hAnsi="NewsGotT"/>
          <w:lang w:val="pt-BR"/>
        </w:rPr>
        <w:t>diária</w:t>
      </w:r>
      <w:r w:rsidR="00156155" w:rsidRPr="00156155">
        <w:rPr>
          <w:rFonts w:ascii="NewsGotT" w:hAnsi="NewsGotT"/>
          <w:lang w:val="pt-BR"/>
        </w:rPr>
        <w:t xml:space="preserve"> (De &amp; </w:t>
      </w:r>
      <w:proofErr w:type="spellStart"/>
      <w:r w:rsidR="00156155" w:rsidRPr="00156155">
        <w:rPr>
          <w:rFonts w:ascii="NewsGotT" w:hAnsi="NewsGotT"/>
          <w:lang w:val="pt-BR"/>
        </w:rPr>
        <w:t>Wand</w:t>
      </w:r>
      <w:proofErr w:type="spellEnd"/>
      <w:r w:rsidR="00156155" w:rsidRPr="00156155">
        <w:rPr>
          <w:rFonts w:ascii="NewsGotT" w:hAnsi="NewsGotT"/>
          <w:lang w:val="pt-BR"/>
        </w:rPr>
        <w:t xml:space="preserve">, 2015). </w:t>
      </w:r>
    </w:p>
    <w:p w14:paraId="6E942494" w14:textId="2B330485" w:rsidR="00C4666C" w:rsidRDefault="00156155" w:rsidP="00C4666C">
      <w:pPr>
        <w:pStyle w:val="NormalWeb"/>
        <w:rPr>
          <w:rFonts w:ascii="NewsGotT" w:hAnsi="NewsGotT"/>
          <w:lang w:val="pt-BR"/>
        </w:rPr>
      </w:pPr>
      <w:r w:rsidRPr="00156155">
        <w:rPr>
          <w:rFonts w:ascii="NewsGotT" w:hAnsi="NewsGotT"/>
          <w:lang w:val="pt-BR"/>
        </w:rPr>
        <w:t xml:space="preserve">Atualmente existem </w:t>
      </w:r>
      <w:r w:rsidR="006D4106">
        <w:rPr>
          <w:rFonts w:ascii="NewsGotT" w:hAnsi="NewsGotT"/>
          <w:lang w:val="pt-BR"/>
        </w:rPr>
        <w:t>vários</w:t>
      </w:r>
      <w:r w:rsidRPr="00156155">
        <w:rPr>
          <w:rFonts w:ascii="NewsGotT" w:hAnsi="NewsGotT"/>
          <w:lang w:val="pt-BR"/>
        </w:rPr>
        <w:t xml:space="preserve"> instrumentos validados de apoio ao </w:t>
      </w:r>
      <w:r w:rsidR="00633003">
        <w:rPr>
          <w:rFonts w:ascii="NewsGotT" w:hAnsi="NewsGotT"/>
          <w:lang w:val="pt-BR"/>
        </w:rPr>
        <w:t>diagnóstico</w:t>
      </w:r>
      <w:r w:rsidRPr="00156155">
        <w:rPr>
          <w:rFonts w:ascii="NewsGotT" w:hAnsi="NewsGotT"/>
          <w:lang w:val="pt-BR"/>
        </w:rPr>
        <w:t xml:space="preserve"> do delirium, que foram adequados consoantes a tipologia de doentes envolvidos (Leonard et al., 2014). Assim,</w:t>
      </w:r>
      <w:r w:rsidR="00633003">
        <w:rPr>
          <w:rFonts w:ascii="NewsGotT" w:hAnsi="NewsGotT"/>
          <w:lang w:val="pt-BR"/>
        </w:rPr>
        <w:t xml:space="preserve"> já </w:t>
      </w:r>
      <w:r w:rsidRPr="00156155">
        <w:rPr>
          <w:rFonts w:ascii="NewsGotT" w:hAnsi="NewsGotT"/>
          <w:lang w:val="pt-BR"/>
        </w:rPr>
        <w:t xml:space="preserve">existem mais de 30 instrumentos desenvolvidos e testados para a </w:t>
      </w:r>
      <w:proofErr w:type="spellStart"/>
      <w:r w:rsidRPr="00156155">
        <w:rPr>
          <w:rFonts w:ascii="NewsGotT" w:hAnsi="NewsGotT"/>
          <w:lang w:val="pt-BR"/>
        </w:rPr>
        <w:t>avaliac</w:t>
      </w:r>
      <w:r w:rsidRPr="00156155">
        <w:rPr>
          <w:lang w:val="pt-BR"/>
        </w:rPr>
        <w:t>̧</w:t>
      </w:r>
      <w:r w:rsidRPr="00156155">
        <w:rPr>
          <w:rFonts w:ascii="NewsGotT" w:hAnsi="NewsGotT"/>
          <w:lang w:val="pt-BR"/>
        </w:rPr>
        <w:t>ão</w:t>
      </w:r>
      <w:proofErr w:type="spellEnd"/>
      <w:r w:rsidRPr="00156155">
        <w:rPr>
          <w:rFonts w:ascii="NewsGotT" w:hAnsi="NewsGotT"/>
          <w:lang w:val="pt-BR"/>
        </w:rPr>
        <w:t xml:space="preserve"> do delirium (</w:t>
      </w:r>
      <w:proofErr w:type="spellStart"/>
      <w:r w:rsidRPr="00156155">
        <w:rPr>
          <w:rFonts w:ascii="NewsGotT" w:hAnsi="NewsGotT"/>
          <w:lang w:val="pt-BR"/>
        </w:rPr>
        <w:t>Adamis</w:t>
      </w:r>
      <w:proofErr w:type="spellEnd"/>
      <w:r w:rsidRPr="00156155">
        <w:rPr>
          <w:rFonts w:ascii="NewsGotT" w:hAnsi="NewsGotT"/>
          <w:lang w:val="pt-BR"/>
        </w:rPr>
        <w:t xml:space="preserve">, </w:t>
      </w:r>
      <w:proofErr w:type="spellStart"/>
      <w:r w:rsidRPr="00156155">
        <w:rPr>
          <w:rFonts w:ascii="NewsGotT" w:hAnsi="NewsGotT"/>
          <w:lang w:val="pt-BR"/>
        </w:rPr>
        <w:t>Sharma</w:t>
      </w:r>
      <w:proofErr w:type="spellEnd"/>
      <w:r w:rsidRPr="00156155">
        <w:rPr>
          <w:rFonts w:ascii="NewsGotT" w:hAnsi="NewsGotT"/>
          <w:lang w:val="pt-BR"/>
        </w:rPr>
        <w:t xml:space="preserve">, </w:t>
      </w:r>
      <w:proofErr w:type="spellStart"/>
      <w:r w:rsidRPr="00156155">
        <w:rPr>
          <w:rFonts w:ascii="NewsGotT" w:hAnsi="NewsGotT"/>
          <w:lang w:val="pt-BR"/>
        </w:rPr>
        <w:t>Whelan</w:t>
      </w:r>
      <w:proofErr w:type="spellEnd"/>
      <w:r w:rsidRPr="00156155">
        <w:rPr>
          <w:rFonts w:ascii="NewsGotT" w:hAnsi="NewsGotT"/>
          <w:lang w:val="pt-BR"/>
        </w:rPr>
        <w:t xml:space="preserve">, &amp; </w:t>
      </w:r>
      <w:proofErr w:type="spellStart"/>
      <w:r w:rsidRPr="00156155">
        <w:rPr>
          <w:rFonts w:ascii="NewsGotT" w:hAnsi="NewsGotT"/>
          <w:lang w:val="pt-BR"/>
        </w:rPr>
        <w:t>MacDonald</w:t>
      </w:r>
      <w:proofErr w:type="spellEnd"/>
      <w:r w:rsidRPr="00156155">
        <w:rPr>
          <w:rFonts w:ascii="NewsGotT" w:hAnsi="NewsGotT"/>
          <w:lang w:val="pt-BR"/>
        </w:rPr>
        <w:t xml:space="preserve">, 2010; C. L. Wong, </w:t>
      </w:r>
      <w:proofErr w:type="spellStart"/>
      <w:r w:rsidRPr="00156155">
        <w:rPr>
          <w:rFonts w:ascii="NewsGotT" w:hAnsi="NewsGotT"/>
          <w:lang w:val="pt-BR"/>
        </w:rPr>
        <w:t>Holroyd-Leduc</w:t>
      </w:r>
      <w:proofErr w:type="spellEnd"/>
      <w:r w:rsidRPr="00156155">
        <w:rPr>
          <w:rFonts w:ascii="NewsGotT" w:hAnsi="NewsGotT"/>
          <w:lang w:val="pt-BR"/>
        </w:rPr>
        <w:t xml:space="preserve">, </w:t>
      </w:r>
      <w:proofErr w:type="spellStart"/>
      <w:r w:rsidRPr="00156155">
        <w:rPr>
          <w:rFonts w:ascii="NewsGotT" w:hAnsi="NewsGotT"/>
          <w:lang w:val="pt-BR"/>
        </w:rPr>
        <w:t>Simel</w:t>
      </w:r>
      <w:proofErr w:type="spellEnd"/>
      <w:r w:rsidRPr="00156155">
        <w:rPr>
          <w:rFonts w:ascii="NewsGotT" w:hAnsi="NewsGotT"/>
          <w:lang w:val="pt-BR"/>
        </w:rPr>
        <w:t xml:space="preserve">, &amp; </w:t>
      </w:r>
      <w:proofErr w:type="spellStart"/>
      <w:r w:rsidRPr="00156155">
        <w:rPr>
          <w:rFonts w:ascii="NewsGotT" w:hAnsi="NewsGotT"/>
          <w:lang w:val="pt-BR"/>
        </w:rPr>
        <w:t>Straus</w:t>
      </w:r>
      <w:proofErr w:type="spellEnd"/>
      <w:r w:rsidRPr="00156155">
        <w:rPr>
          <w:rFonts w:ascii="NewsGotT" w:hAnsi="NewsGotT"/>
          <w:lang w:val="pt-BR"/>
        </w:rPr>
        <w:t xml:space="preserve">, 2010). </w:t>
      </w:r>
      <w:r w:rsidR="00F87AF4" w:rsidRPr="00F87AF4">
        <w:rPr>
          <w:rFonts w:ascii="NewsGotT" w:hAnsi="NewsGotT"/>
          <w:lang w:val="pt-BR"/>
        </w:rPr>
        <w:t xml:space="preserve">No entanto, em ambiente </w:t>
      </w:r>
      <w:r w:rsidR="00F87AF4">
        <w:rPr>
          <w:rFonts w:ascii="NewsGotT" w:hAnsi="NewsGotT"/>
          <w:lang w:val="pt-BR"/>
        </w:rPr>
        <w:t xml:space="preserve">hospitalar, </w:t>
      </w:r>
      <w:r w:rsidR="00F87AF4" w:rsidRPr="00F87AF4">
        <w:rPr>
          <w:rFonts w:ascii="NewsGotT" w:hAnsi="NewsGotT"/>
          <w:lang w:val="pt-BR"/>
        </w:rPr>
        <w:t xml:space="preserve">o tempo muitas vezes é escasso e há uma necessidade de obter respostas rapidamente, pelo que este tipo de </w:t>
      </w:r>
      <w:r w:rsidR="00633003">
        <w:rPr>
          <w:rFonts w:ascii="NewsGotT" w:hAnsi="NewsGotT"/>
          <w:lang w:val="pt-BR"/>
        </w:rPr>
        <w:t>síndrome</w:t>
      </w:r>
      <w:r w:rsidR="00F87AF4" w:rsidRPr="00F87AF4">
        <w:rPr>
          <w:rFonts w:ascii="NewsGotT" w:hAnsi="NewsGotT"/>
          <w:lang w:val="pt-BR"/>
        </w:rPr>
        <w:t xml:space="preserve"> pode passar despercebida a muitos profissionais de </w:t>
      </w:r>
      <w:r w:rsidR="009E158A">
        <w:rPr>
          <w:rFonts w:ascii="NewsGotT" w:hAnsi="NewsGotT"/>
          <w:lang w:val="pt-BR"/>
        </w:rPr>
        <w:t>saúde</w:t>
      </w:r>
      <w:r w:rsidR="00F87AF4" w:rsidRPr="00F87AF4">
        <w:rPr>
          <w:rFonts w:ascii="NewsGotT" w:hAnsi="NewsGotT"/>
          <w:lang w:val="pt-BR"/>
        </w:rPr>
        <w:t xml:space="preserve">. Daí, ter surgido a necessidade de investigar ferramentas que possam permitir a </w:t>
      </w:r>
      <w:r w:rsidR="00F87AF4">
        <w:rPr>
          <w:rFonts w:ascii="NewsGotT" w:hAnsi="NewsGotT"/>
          <w:lang w:val="pt-BR"/>
        </w:rPr>
        <w:t>elaboração</w:t>
      </w:r>
      <w:r w:rsidR="00F87AF4" w:rsidRPr="00F87AF4">
        <w:rPr>
          <w:rFonts w:ascii="NewsGotT" w:hAnsi="NewsGotT"/>
          <w:lang w:val="pt-BR"/>
        </w:rPr>
        <w:t xml:space="preserve"> de um </w:t>
      </w:r>
      <w:r w:rsidR="00F87AF4">
        <w:rPr>
          <w:rFonts w:ascii="NewsGotT" w:hAnsi="NewsGotT"/>
          <w:lang w:val="pt-BR"/>
        </w:rPr>
        <w:t>diagnóstico</w:t>
      </w:r>
      <w:r w:rsidR="00F87AF4" w:rsidRPr="00F87AF4">
        <w:rPr>
          <w:rFonts w:ascii="NewsGotT" w:hAnsi="NewsGotT"/>
          <w:lang w:val="pt-BR"/>
        </w:rPr>
        <w:t xml:space="preserve"> de forma mais </w:t>
      </w:r>
      <w:r w:rsidR="00F87AF4">
        <w:rPr>
          <w:rFonts w:ascii="NewsGotT" w:hAnsi="NewsGotT"/>
          <w:lang w:val="pt-BR"/>
        </w:rPr>
        <w:t>rápida</w:t>
      </w:r>
      <w:r w:rsidR="00F87AF4" w:rsidRPr="00F87AF4">
        <w:rPr>
          <w:rFonts w:ascii="NewsGotT" w:hAnsi="NewsGotT"/>
          <w:lang w:val="pt-BR"/>
        </w:rPr>
        <w:t xml:space="preserve"> e precisa que o habitual. </w:t>
      </w:r>
      <w:r w:rsidR="00AE6410">
        <w:rPr>
          <w:rFonts w:ascii="NewsGotT" w:hAnsi="NewsGotT"/>
          <w:lang w:val="pt-BR"/>
        </w:rPr>
        <w:t xml:space="preserve">E, uma vez que já se possuíam dados recolhidos entre 2014 e 2016 num hospital português, </w:t>
      </w:r>
      <w:r w:rsidR="00EB4984">
        <w:rPr>
          <w:rFonts w:ascii="NewsGotT" w:hAnsi="NewsGotT"/>
          <w:lang w:val="pt-BR"/>
        </w:rPr>
        <w:t>surgiu a ideia de desenvolver uma aplicação</w:t>
      </w:r>
      <w:r w:rsidR="00C4666C">
        <w:rPr>
          <w:rFonts w:ascii="NewsGotT" w:hAnsi="NewsGotT"/>
          <w:lang w:val="pt-BR"/>
        </w:rPr>
        <w:t xml:space="preserve"> web</w:t>
      </w:r>
      <w:r w:rsidR="00EB4984">
        <w:rPr>
          <w:rFonts w:ascii="NewsGotT" w:hAnsi="NewsGotT"/>
          <w:lang w:val="pt-BR"/>
        </w:rPr>
        <w:t xml:space="preserve"> </w:t>
      </w:r>
      <w:r w:rsidR="00C4666C">
        <w:rPr>
          <w:rFonts w:ascii="NewsGotT" w:hAnsi="NewsGotT"/>
          <w:lang w:val="pt-BR"/>
        </w:rPr>
        <w:t>q</w:t>
      </w:r>
      <w:r w:rsidR="00C4666C" w:rsidRPr="00C4666C">
        <w:rPr>
          <w:rFonts w:ascii="NewsGotT" w:hAnsi="NewsGotT"/>
          <w:lang w:val="pt-BR"/>
        </w:rPr>
        <w:t>ue determin</w:t>
      </w:r>
      <w:r w:rsidR="00C4666C">
        <w:rPr>
          <w:rFonts w:ascii="NewsGotT" w:hAnsi="NewsGotT"/>
          <w:lang w:val="pt-BR"/>
        </w:rPr>
        <w:t>a</w:t>
      </w:r>
      <w:r w:rsidR="00C4666C" w:rsidRPr="00C4666C">
        <w:rPr>
          <w:rFonts w:ascii="NewsGotT" w:hAnsi="NewsGotT"/>
          <w:lang w:val="pt-BR"/>
        </w:rPr>
        <w:t xml:space="preserve"> o risco de desenvolvimento de delirium de um paciente no contexto </w:t>
      </w:r>
      <w:r w:rsidR="00C4666C">
        <w:rPr>
          <w:rFonts w:ascii="NewsGotT" w:hAnsi="NewsGotT"/>
          <w:lang w:val="pt-BR"/>
        </w:rPr>
        <w:t xml:space="preserve">hospitalar. </w:t>
      </w:r>
    </w:p>
    <w:p w14:paraId="5F413E1A" w14:textId="64F858D7" w:rsidR="00175F6A" w:rsidRDefault="00175F6A" w:rsidP="00C4666C">
      <w:pPr>
        <w:pStyle w:val="NormalWeb"/>
        <w:rPr>
          <w:rFonts w:ascii="NewsGotT" w:hAnsi="NewsGotT"/>
          <w:lang w:val="pt-BR"/>
        </w:rPr>
      </w:pPr>
    </w:p>
    <w:p w14:paraId="26751170" w14:textId="742ACDA7" w:rsidR="00175F6A" w:rsidRDefault="00175F6A" w:rsidP="00C4666C">
      <w:pPr>
        <w:pStyle w:val="NormalWeb"/>
        <w:rPr>
          <w:rFonts w:ascii="NewsGotT" w:hAnsi="NewsGotT"/>
          <w:lang w:val="pt-BR"/>
        </w:rPr>
      </w:pPr>
    </w:p>
    <w:p w14:paraId="292062F3" w14:textId="5433C427" w:rsidR="00175F6A" w:rsidRPr="00175F6A" w:rsidRDefault="00175F6A" w:rsidP="00C4666C">
      <w:pPr>
        <w:pStyle w:val="NormalWeb"/>
        <w:rPr>
          <w:rFonts w:ascii="NewsGotT" w:hAnsi="NewsGotT"/>
        </w:rPr>
      </w:pPr>
      <w:r w:rsidRPr="00175F6A">
        <w:rPr>
          <w:rFonts w:ascii="NewsGotT" w:hAnsi="NewsGotT"/>
        </w:rPr>
        <w:t xml:space="preserve">Introduction: </w:t>
      </w:r>
    </w:p>
    <w:p w14:paraId="192C26B7" w14:textId="7D76BC23" w:rsidR="00175F6A" w:rsidRPr="00175F6A" w:rsidRDefault="00175F6A" w:rsidP="00175F6A">
      <w:pPr>
        <w:pStyle w:val="NormalWeb"/>
      </w:pPr>
      <w:r w:rsidRPr="00175F6A">
        <w:t xml:space="preserve">Over the past years, </w:t>
      </w:r>
      <w:r>
        <w:t>a</w:t>
      </w:r>
      <w:r w:rsidRPr="00175F6A">
        <w:t xml:space="preserve">verage life expectancy has increased, however, </w:t>
      </w:r>
      <w:r w:rsidR="00814C94">
        <w:t>alongside</w:t>
      </w:r>
      <w:r w:rsidRPr="00175F6A">
        <w:t xml:space="preserve"> with this ag</w:t>
      </w:r>
      <w:r w:rsidR="00465E81">
        <w:t>e</w:t>
      </w:r>
      <w:r w:rsidRPr="00175F6A">
        <w:t xml:space="preserve">ing population, </w:t>
      </w:r>
      <w:r w:rsidR="00814C94">
        <w:t xml:space="preserve">there </w:t>
      </w:r>
      <w:r w:rsidRPr="00175F6A">
        <w:t>has been a</w:t>
      </w:r>
      <w:r w:rsidR="00F205C8">
        <w:t xml:space="preserve"> significant</w:t>
      </w:r>
      <w:r w:rsidRPr="00175F6A">
        <w:t xml:space="preserve"> increase in chronic diseases</w:t>
      </w:r>
      <w:r w:rsidR="005C43D6">
        <w:t xml:space="preserve"> </w:t>
      </w:r>
      <w:r w:rsidR="005C43D6">
        <w:fldChar w:fldCharType="begin" w:fldLock="1"/>
      </w:r>
      <w:r w:rsidR="00F65E60">
        <w:instrText>ADDIN CSL_CITATION {"citationItems":[{"id":"ITEM-1","itemData":{"DOI":"10.1097/MLR.0000000000000166","ISSN":"0025-7079","abstract":"BACKGROUND:: The number of people living with multiple chronic conditions is increasing, but we know little about the impact of multimorbidity on life expectancy. OBJECTIVE:: We analyze life expectancy in Medicare beneficiaries by number of chronic conditions. RESEARCH DESIGN:: A retrospective cohort study using single-decrement period life tables. SUBJECTS:: Medicare fee-for-service beneficiaries (N=1,372,272) aged 67 and older as of January 1, 2008. MEASURES:: Our primary outcome measure is life expectancy. We categorize study subjects by sex, race, selected chronic conditions (heart disease, cancer, chronic obstructive pulmonary disease, stroke, and Alzheimer disease), and number of comorbid conditions. Comorbidity was measured as a count of conditions collected by Chronic Conditions Warehouse and the Charlson Comorbidity Index. RESULTS:: Life expectancy decreases with each additional chronic condition. A 67-year-old individual with no chronic conditions will live on average 22.6 additional years. A 67-year-old individual with 5 chronic conditions and 10 chronic conditions will live 7.7 fewer years and 17.6 fewer years, respectively. The average marginal decline in life expectancy is 1.8 years with each additional chronic condition -ranging from 0.4 fewer years with the first condition to 2.6 fewer years with the sixth condition. These results are consistent by sex and race. We observe differences in life expectancy by selected conditions at 67, but these differences diminish with age and increasing numbers of comorbid conditions. CONCLUSIONS:: Social Security and Medicare actuaries should account for the growing number of beneficiaries with multiple chronic conditions when determining population projections and trust fund solvency. Copyright © 2014 by Lippincott Williams &amp; Wilkins.","author":[{"dropping-particle":"","family":"DuGoff","given":"Eva H.","non-dropping-particle":"","parse-names":false,"suffix":""},{"dropping-particle":"","family":"Canudas-Romo","given":"Vladimir","non-dropping-particle":"","parse-names":false,"suffix":""},{"dropping-particle":"","family":"Buttorff","given":"Christine","non-dropping-particle":"","parse-names":false,"suffix":""},{"dropping-particle":"","family":"Leff","given":"Bruce","non-dropping-particle":"","parse-names":false,"suffix":""},{"dropping-particle":"","family":"Anderson","given":"Gerard F.","non-dropping-particle":"","parse-names":false,"suffix":""}],"container-title":"Medical Care","id":"ITEM-1","issue":"8","issued":{"date-parts":[["2014","8"]]},"note":"Q1","page":"688-694","title":"Multiple Chronic Conditions and Life Expectancy","type":"article-journal","volume":"52"},"uris":["http://www.mendeley.com/documents/?uuid=4c0019b7-1a30-41e7-8f08-f63c83fb6726"]}],"mendeley":{"formattedCitation":"(DuGoff et al., 2014)","plainTextFormattedCitation":"(DuGoff et al., 2014)","previouslyFormattedCitation":"(DuGoff et al., 2014)"},"properties":{"noteIndex":0},"schema":"https://github.com/citation-style-language/schema/raw/master/csl-citation.json"}</w:instrText>
      </w:r>
      <w:r w:rsidR="005C43D6">
        <w:fldChar w:fldCharType="separate"/>
      </w:r>
      <w:r w:rsidR="005C43D6" w:rsidRPr="005C43D6">
        <w:rPr>
          <w:noProof/>
        </w:rPr>
        <w:t>(DuGoff et al., 2014)</w:t>
      </w:r>
      <w:r w:rsidR="005C43D6">
        <w:fldChar w:fldCharType="end"/>
      </w:r>
      <w:r w:rsidR="00465E81">
        <w:t>. These</w:t>
      </w:r>
      <w:r w:rsidRPr="00175F6A">
        <w:t xml:space="preserve"> characterized by producing high degrees of disability and often responsible for pressures on the health system. The biological ag</w:t>
      </w:r>
      <w:r w:rsidR="00465E81">
        <w:t>e</w:t>
      </w:r>
      <w:r w:rsidRPr="00175F6A">
        <w:t xml:space="preserve">ing to which the individual is subjected has a variable </w:t>
      </w:r>
      <w:proofErr w:type="gramStart"/>
      <w:r w:rsidRPr="00175F6A">
        <w:t>evolution, and</w:t>
      </w:r>
      <w:proofErr w:type="gramEnd"/>
      <w:r w:rsidRPr="00175F6A">
        <w:t xml:space="preserve"> goes through a natural degradation where numerous changes can occur in the normal functioning of the body, highlighting here the deterioration that occurs at the cognitive level, which is a very common change in older people. Small changes in the individual caused by the change of disease status, medication, hospitalization, a recently presented physical deficit, or a combination of these can promote states of confusion and disorientation. Delirium is a common manifestation of severe acute neuropsychiatric dysfunction, very prevalent in the hospital setting, which due to its variability of clinical presentation is often underdiagnosed and neglected. Delirium can affect people of all ages, but predominantly affects hospitalized older adults and is associated not only with increased morbidity and mortality, but also with increased length of stay, as well as deterioration in the individual's physical and mental status. The ability to assess delirium is an essential component in the patient assessment strategy in order to prevent or treat the occurrence of this disorder. Studies indicate that early diagnosis and an appropriate approach are associated with a reduction in morbidity and mortality rates associated with delirium</w:t>
      </w:r>
      <w:r w:rsidR="00210586">
        <w:t xml:space="preserve"> </w:t>
      </w:r>
      <w:r w:rsidR="00210586">
        <w:fldChar w:fldCharType="begin" w:fldLock="1"/>
      </w:r>
      <w:r w:rsidR="00B60A3C">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Inouye, Westendorp, &amp; Saczynski, 2014; Mittal et al., 2011)","plainTextFormattedCitation":"(Inouye, Westendorp, &amp; Saczynski, 2014; Mittal et al., 2011)","previouslyFormattedCitation":"(Inouye, Westendorp, &amp; Saczynski, 2014; Mittal et al., 2011)"},"properties":{"noteIndex":0},"schema":"https://github.com/citation-style-language/schema/raw/master/csl-citation.json"}</w:instrText>
      </w:r>
      <w:r w:rsidR="00210586">
        <w:fldChar w:fldCharType="separate"/>
      </w:r>
      <w:r w:rsidR="00210586" w:rsidRPr="00210586">
        <w:rPr>
          <w:noProof/>
        </w:rPr>
        <w:t>(Inouye, Westendorp, &amp; Saczynski, 2014; Mittal et al., 2011)</w:t>
      </w:r>
      <w:r w:rsidR="00210586">
        <w:fldChar w:fldCharType="end"/>
      </w:r>
      <w:r w:rsidRPr="00175F6A">
        <w:t xml:space="preserve"> </w:t>
      </w:r>
    </w:p>
    <w:p w14:paraId="4DD60003" w14:textId="561117A0" w:rsidR="00175F6A" w:rsidRPr="00175F6A" w:rsidRDefault="00175F6A" w:rsidP="00175F6A">
      <w:pPr>
        <w:pStyle w:val="NormalWeb"/>
      </w:pPr>
      <w:r w:rsidRPr="00175F6A">
        <w:t xml:space="preserve"> In recent years, several clinical assessment tools for delirium have been developed, which has represented an important methodological advance in the study and diagnosis of this disorder. Since delirium can easily go unnoticed by health care professionals, especially in ICU and ER patients, it is important to use screening tools that allow for an earlier detection of this disorder. Not only for the possible improvement in the quality of life of patients, but also to contain costs related to patient treatment. In view of this need, screening tools for this disorder have been developed and validated, with the purpose of being used in daily clinical practice</w:t>
      </w:r>
      <w:r w:rsidR="00F65E60">
        <w:t xml:space="preserve"> </w:t>
      </w:r>
      <w:r w:rsidR="00F65E60">
        <w:fldChar w:fldCharType="begin" w:fldLock="1"/>
      </w:r>
      <w:r w:rsidR="000B0207">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F65E60">
        <w:fldChar w:fldCharType="separate"/>
      </w:r>
      <w:r w:rsidR="00F65E60" w:rsidRPr="00F65E60">
        <w:rPr>
          <w:noProof/>
        </w:rPr>
        <w:t>(De &amp; Wand, 2015)</w:t>
      </w:r>
      <w:r w:rsidR="00F65E60">
        <w:fldChar w:fldCharType="end"/>
      </w:r>
      <w:r w:rsidR="00F65E60">
        <w:t xml:space="preserve">. </w:t>
      </w:r>
    </w:p>
    <w:p w14:paraId="7DF8050E" w14:textId="77777777" w:rsidR="000B0207" w:rsidRDefault="00175F6A" w:rsidP="00175F6A">
      <w:pPr>
        <w:pStyle w:val="NormalWeb"/>
      </w:pPr>
      <w:r w:rsidRPr="00175F6A">
        <w:t>Currently, there are several validated instruments to support the diagnosis of delirium</w:t>
      </w:r>
      <w:r w:rsidR="006B3088">
        <w:t xml:space="preserve"> that </w:t>
      </w:r>
      <w:r w:rsidRPr="00175F6A">
        <w:t xml:space="preserve">have been adapted according of patients involved (Leonard et al., 2014). </w:t>
      </w:r>
      <w:r w:rsidR="006B3088">
        <w:t>Consequently</w:t>
      </w:r>
      <w:r w:rsidRPr="00175F6A">
        <w:t xml:space="preserve">, there are already more than 30 instruments developed and tested for the assessment of delirium </w:t>
      </w:r>
    </w:p>
    <w:p w14:paraId="690509AA" w14:textId="4D93C656" w:rsidR="000B0207" w:rsidRDefault="000B0207" w:rsidP="00175F6A">
      <w:pPr>
        <w:pStyle w:val="NormalWeb"/>
      </w:pPr>
      <w:r>
        <w:fldChar w:fldCharType="begin" w:fldLock="1"/>
      </w:r>
      <w:r w:rsidR="00210586">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Wong, Holroyd-Leduc, Simel, &amp; Straus, 2010)","plainTextFormattedCitation":"(Adamis, Sharma, Whelan, &amp; MacDonald, 2010; Wong, Holroyd-Leduc, Simel, &amp; Straus, 2010)","previouslyFormattedCitation":"(Adamis, Sharma, Whelan, &amp; MacDonald, 2010; Wong, Holroyd-Leduc, Simel, &amp; Straus, 2010)"},"properties":{"noteIndex":0},"schema":"https://github.com/citation-style-language/schema/raw/master/csl-citation.json"}</w:instrText>
      </w:r>
      <w:r>
        <w:fldChar w:fldCharType="separate"/>
      </w:r>
      <w:r w:rsidRPr="000B0207">
        <w:rPr>
          <w:noProof/>
        </w:rPr>
        <w:t>(Adamis, Sharma, Whelan, &amp; MacDonald, 2010; Wong, Holroyd-Leduc, Simel, &amp; Straus, 2010)</w:t>
      </w:r>
      <w:r>
        <w:fldChar w:fldCharType="end"/>
      </w:r>
    </w:p>
    <w:p w14:paraId="60F8E302" w14:textId="2EE6D84F" w:rsidR="00175F6A" w:rsidRPr="00175F6A" w:rsidRDefault="00175F6A" w:rsidP="00175F6A">
      <w:pPr>
        <w:pStyle w:val="NormalWeb"/>
      </w:pPr>
      <w:r w:rsidRPr="00175F6A">
        <w:t>(</w:t>
      </w:r>
      <w:proofErr w:type="spellStart"/>
      <w:r w:rsidRPr="00175F6A">
        <w:t>Adamis</w:t>
      </w:r>
      <w:proofErr w:type="spellEnd"/>
      <w:r w:rsidRPr="00175F6A">
        <w:t xml:space="preserve">, Sharma, Whelan, &amp; MacDonald, 2010; C. L. Wong, Holroyd-Leduc, </w:t>
      </w:r>
      <w:proofErr w:type="spellStart"/>
      <w:r w:rsidRPr="00175F6A">
        <w:t>Simel</w:t>
      </w:r>
      <w:proofErr w:type="spellEnd"/>
      <w:r w:rsidRPr="00175F6A">
        <w:t>, &amp; Straus, 2010). However, in a hospital setting</w:t>
      </w:r>
      <w:r w:rsidR="00EA195B">
        <w:t xml:space="preserve"> where </w:t>
      </w:r>
      <w:r w:rsidRPr="00175F6A">
        <w:t xml:space="preserve">time is often short </w:t>
      </w:r>
      <w:r w:rsidR="006B3088">
        <w:t xml:space="preserve">and answers must be obtained </w:t>
      </w:r>
      <w:r w:rsidRPr="00175F6A">
        <w:t xml:space="preserve">quickly, </w:t>
      </w:r>
      <w:r w:rsidR="0082552B">
        <w:t>it is likely</w:t>
      </w:r>
      <w:r w:rsidR="000B0207">
        <w:t xml:space="preserve"> that thi</w:t>
      </w:r>
      <w:r w:rsidRPr="00175F6A">
        <w:t xml:space="preserve">s type of syndrome </w:t>
      </w:r>
      <w:r w:rsidR="000B0207">
        <w:t>goes</w:t>
      </w:r>
      <w:r w:rsidRPr="00175F6A">
        <w:t xml:space="preserve"> unnoticed by many </w:t>
      </w:r>
      <w:r w:rsidR="00F067EC">
        <w:t>medical</w:t>
      </w:r>
      <w:r w:rsidRPr="00175F6A">
        <w:t xml:space="preserve"> professionals. Hence, the need has arisen to investigate tools </w:t>
      </w:r>
      <w:r w:rsidR="006B3088">
        <w:t>to make</w:t>
      </w:r>
      <w:r w:rsidRPr="00175F6A">
        <w:t xml:space="preserve"> diagnosis more quickly and accurately than usual. </w:t>
      </w:r>
      <w:r w:rsidR="00F067EC" w:rsidRPr="00F067EC">
        <w:t xml:space="preserve">And, since we already had data collected between 2014 and 2016 in a Portuguese hospital regarding this topic, it was decided to develop a web application that would determine the risk of a patient developing delirium in a hospital </w:t>
      </w:r>
      <w:r w:rsidR="0082552B">
        <w:t>setting</w:t>
      </w:r>
      <w:r w:rsidR="00F067EC" w:rsidRPr="00F067EC">
        <w:t xml:space="preserve"> us</w:t>
      </w:r>
      <w:r w:rsidR="0058714C">
        <w:t>ing</w:t>
      </w:r>
      <w:r w:rsidR="00F067EC" w:rsidRPr="00F067EC">
        <w:t xml:space="preserve"> machine learning</w:t>
      </w:r>
      <w:r w:rsidR="0058714C">
        <w:t xml:space="preserve"> algorithms</w:t>
      </w:r>
      <w:r w:rsidR="00F067EC" w:rsidRPr="00F067EC">
        <w:t>.</w:t>
      </w:r>
      <w:r w:rsidR="00511293">
        <w:t xml:space="preserve"> </w:t>
      </w:r>
    </w:p>
    <w:p w14:paraId="4BB16D91" w14:textId="444C299E" w:rsidR="00776882" w:rsidRPr="00175F6A" w:rsidRDefault="00776882" w:rsidP="00776882">
      <w:pPr>
        <w:pStyle w:val="NormalWeb"/>
        <w:rPr>
          <w:rFonts w:ascii="NewsGotT" w:hAnsi="NewsGotT"/>
        </w:rPr>
      </w:pPr>
    </w:p>
    <w:p w14:paraId="68EAA60B" w14:textId="4C15594F" w:rsidR="00776882" w:rsidRPr="00175F6A" w:rsidRDefault="00776882" w:rsidP="00776882">
      <w:pPr>
        <w:pStyle w:val="NormalWeb"/>
        <w:rPr>
          <w:rFonts w:ascii="NewsGotT" w:hAnsi="NewsGotT"/>
        </w:rPr>
      </w:pPr>
    </w:p>
    <w:p w14:paraId="2C6817BE" w14:textId="3063A339" w:rsidR="00776882" w:rsidRPr="00175F6A" w:rsidRDefault="00776882" w:rsidP="00776882">
      <w:pPr>
        <w:pStyle w:val="NormalWeb"/>
        <w:rPr>
          <w:rFonts w:ascii="NewsGotT" w:hAnsi="NewsGotT"/>
        </w:rPr>
      </w:pPr>
    </w:p>
    <w:p w14:paraId="79799B51" w14:textId="49487BEB" w:rsidR="00776882" w:rsidRPr="00175F6A" w:rsidRDefault="00776882" w:rsidP="00776882">
      <w:pPr>
        <w:pStyle w:val="NormalWeb"/>
        <w:rPr>
          <w:rFonts w:ascii="NewsGotT" w:hAnsi="NewsGotT"/>
        </w:rPr>
      </w:pPr>
    </w:p>
    <w:p w14:paraId="7CC6CC32" w14:textId="5406D665" w:rsidR="00776882" w:rsidRPr="00341659" w:rsidRDefault="00341659" w:rsidP="00776882">
      <w:pPr>
        <w:pStyle w:val="NormalWeb"/>
        <w:rPr>
          <w:rFonts w:ascii="NewsGotT" w:hAnsi="NewsGotT"/>
        </w:rPr>
      </w:pPr>
      <w:r w:rsidRPr="00341659">
        <w:rPr>
          <w:rFonts w:ascii="Calibri" w:hAnsi="Calibri" w:cs="Calibri"/>
          <w:lang w:val="pt-BR"/>
        </w:rPr>
        <w:t>﻿</w:t>
      </w:r>
      <w:r w:rsidRPr="00341659">
        <w:rPr>
          <w:rFonts w:ascii="Calibri" w:hAnsi="Calibri" w:cs="Calibri"/>
        </w:rPr>
        <w:t>The o</w:t>
      </w:r>
      <w:r>
        <w:rPr>
          <w:rFonts w:ascii="Calibri" w:hAnsi="Calibri" w:cs="Calibri"/>
        </w:rPr>
        <w:t xml:space="preserve">bjective is </w:t>
      </w:r>
      <w:r w:rsidRPr="00341659">
        <w:rPr>
          <w:rFonts w:ascii="NewsGotT" w:hAnsi="NewsGotT"/>
        </w:rPr>
        <w:t>to develop and validate a predictive risk model to detect delirium using patient dat</w:t>
      </w:r>
      <w:r>
        <w:rPr>
          <w:rFonts w:ascii="NewsGotT" w:hAnsi="NewsGotT"/>
        </w:rPr>
        <w:t xml:space="preserve">a. </w:t>
      </w:r>
    </w:p>
    <w:p w14:paraId="321CBD6D" w14:textId="7141B74E" w:rsidR="00776882" w:rsidRPr="00776882" w:rsidRDefault="00776882" w:rsidP="00776882">
      <w:pPr>
        <w:pStyle w:val="NormalWeb"/>
      </w:pPr>
      <w:r w:rsidRPr="00776882">
        <w:rPr>
          <w:rFonts w:ascii="Calibri" w:hAnsi="Calibri" w:cs="Calibri"/>
          <w:lang w:val="pt-BR"/>
        </w:rPr>
        <w:t>﻿</w:t>
      </w:r>
      <w:r w:rsidRPr="00776882">
        <w:t>Data from electronic health records for patients hospitalized from the ED between 2014, and 201</w:t>
      </w:r>
      <w:r>
        <w:t>6</w:t>
      </w:r>
      <w:r w:rsidRPr="00776882">
        <w:t>, were extracted.</w:t>
      </w:r>
    </w:p>
    <w:p w14:paraId="7C107A76" w14:textId="0CF0E391" w:rsidR="00F87AF4" w:rsidRPr="00776882" w:rsidRDefault="00F87AF4" w:rsidP="00F87AF4">
      <w:pPr>
        <w:pStyle w:val="NormalWeb"/>
      </w:pPr>
    </w:p>
    <w:p w14:paraId="4E268378" w14:textId="1F36F768" w:rsidR="00156155" w:rsidRPr="00776882" w:rsidRDefault="00156155" w:rsidP="00156155">
      <w:pPr>
        <w:pStyle w:val="NormalWeb"/>
      </w:pPr>
    </w:p>
    <w:p w14:paraId="388D1AD6" w14:textId="4E9CA805" w:rsidR="00156155" w:rsidRPr="00776882" w:rsidRDefault="00156155" w:rsidP="00156155">
      <w:pPr>
        <w:pStyle w:val="NormalWeb"/>
      </w:pPr>
    </w:p>
    <w:p w14:paraId="24257B9C" w14:textId="184B54AB" w:rsidR="000B4684" w:rsidRPr="00776882" w:rsidRDefault="000B4684" w:rsidP="000B4684">
      <w:pPr>
        <w:pStyle w:val="NormalWeb"/>
      </w:pPr>
    </w:p>
    <w:p w14:paraId="377E0C95" w14:textId="4D03D1D5" w:rsidR="004274EA" w:rsidRPr="00776882" w:rsidRDefault="004274EA" w:rsidP="000B4684">
      <w:pPr>
        <w:pStyle w:val="NormalWeb"/>
      </w:pPr>
      <w:r w:rsidRPr="00776882">
        <w:t xml:space="preserve"> </w:t>
      </w:r>
    </w:p>
    <w:p w14:paraId="6C7AAF60" w14:textId="7971A68E" w:rsidR="004B0DB5" w:rsidRPr="00776882" w:rsidRDefault="004B0DB5" w:rsidP="00D5379D"/>
    <w:p w14:paraId="180F93B1" w14:textId="7D0624F3" w:rsidR="0016112F" w:rsidRPr="00F65E60" w:rsidRDefault="0016112F" w:rsidP="00D5379D">
      <w:r w:rsidRPr="00F65E60">
        <w:t xml:space="preserve">Ferramentas de </w:t>
      </w:r>
      <w:proofErr w:type="spellStart"/>
      <w:r w:rsidRPr="00F65E60">
        <w:t>diagnóstico</w:t>
      </w:r>
      <w:proofErr w:type="spellEnd"/>
      <w:r w:rsidRPr="00F65E60">
        <w:t xml:space="preserve"> </w:t>
      </w:r>
    </w:p>
    <w:p w14:paraId="6FC48C57" w14:textId="6248CE6E" w:rsidR="0016112F" w:rsidRPr="00F65E60" w:rsidRDefault="0016112F" w:rsidP="00D5379D"/>
    <w:p w14:paraId="1E24304C" w14:textId="6D5DA162" w:rsidR="0016112F" w:rsidRPr="00F65E60" w:rsidRDefault="0016112F" w:rsidP="00D5379D"/>
    <w:p w14:paraId="3C051B45" w14:textId="18D6AE03" w:rsidR="0016112F" w:rsidRPr="00F65E60" w:rsidRDefault="0016112F" w:rsidP="00D5379D">
      <w:r w:rsidRPr="00F65E60">
        <w:t xml:space="preserve">CAM RASS, </w:t>
      </w:r>
    </w:p>
    <w:p w14:paraId="7EDE6D6C" w14:textId="3618BB40" w:rsidR="0016112F" w:rsidRPr="00F65E60" w:rsidRDefault="0016112F" w:rsidP="00D5379D"/>
    <w:p w14:paraId="6DD45931" w14:textId="066EAFEE" w:rsidR="0016112F" w:rsidRPr="00F65E60" w:rsidRDefault="0016112F" w:rsidP="00D5379D"/>
    <w:p w14:paraId="5F5FEC24" w14:textId="7DF30122" w:rsidR="0016112F" w:rsidRPr="00F65E60" w:rsidRDefault="0016112F" w:rsidP="00D5379D"/>
    <w:p w14:paraId="6E7F704E" w14:textId="4A9E3C34" w:rsidR="0016112F" w:rsidRPr="00F65E60" w:rsidRDefault="0016112F" w:rsidP="00D5379D">
      <w:r w:rsidRPr="00F65E60">
        <w:t xml:space="preserve">Machine Learning </w:t>
      </w:r>
    </w:p>
    <w:p w14:paraId="33787B38" w14:textId="301BF580" w:rsidR="0016112F" w:rsidRPr="00F65E60" w:rsidRDefault="0016112F" w:rsidP="00D5379D"/>
    <w:p w14:paraId="3BA60764" w14:textId="2D594604" w:rsidR="0016112F" w:rsidRDefault="0016112F" w:rsidP="0016112F">
      <w:pPr>
        <w:rPr>
          <w:lang w:val="pt-PT"/>
        </w:rPr>
      </w:pPr>
      <w:r w:rsidRPr="00B23B23">
        <w:t xml:space="preserve">O ML é </w:t>
      </w:r>
      <w:proofErr w:type="spellStart"/>
      <w:r w:rsidRPr="00B23B23">
        <w:t>uma</w:t>
      </w:r>
      <w:proofErr w:type="spellEnd"/>
      <w:r w:rsidRPr="00B23B23">
        <w:t xml:space="preserve"> </w:t>
      </w:r>
      <w:proofErr w:type="spellStart"/>
      <w:r w:rsidRPr="00B23B23">
        <w:t>área</w:t>
      </w:r>
      <w:proofErr w:type="spellEnd"/>
      <w:r w:rsidRPr="00B23B23">
        <w:t xml:space="preserve"> de </w:t>
      </w:r>
      <w:proofErr w:type="spellStart"/>
      <w:r w:rsidRPr="00B23B23">
        <w:t>investigação</w:t>
      </w:r>
      <w:proofErr w:type="spellEnd"/>
      <w:r w:rsidRPr="00B23B23">
        <w:t xml:space="preserve"> da </w:t>
      </w:r>
      <w:proofErr w:type="spellStart"/>
      <w:r w:rsidRPr="00B23B23">
        <w:t>ciência</w:t>
      </w:r>
      <w:proofErr w:type="spellEnd"/>
      <w:r w:rsidRPr="00B23B23">
        <w:t xml:space="preserve"> da </w:t>
      </w:r>
      <w:proofErr w:type="spellStart"/>
      <w:r w:rsidRPr="00B23B23">
        <w:t>computação</w:t>
      </w:r>
      <w:proofErr w:type="spellEnd"/>
      <w:r w:rsidRPr="00B23B23">
        <w:t xml:space="preserve"> que </w:t>
      </w:r>
      <w:proofErr w:type="spellStart"/>
      <w:r w:rsidRPr="00B23B23">
        <w:t>utiliza</w:t>
      </w:r>
      <w:proofErr w:type="spellEnd"/>
      <w:r w:rsidRPr="00B23B23">
        <w:t xml:space="preserve"> </w:t>
      </w:r>
      <w:proofErr w:type="spellStart"/>
      <w:r w:rsidRPr="00B23B23">
        <w:t>conceitos</w:t>
      </w:r>
      <w:proofErr w:type="spellEnd"/>
      <w:r w:rsidRPr="00B23B23">
        <w:t xml:space="preserve"> de IA e </w:t>
      </w:r>
      <w:proofErr w:type="spellStart"/>
      <w:r w:rsidRPr="00B23B23">
        <w:t>métodos</w:t>
      </w:r>
      <w:proofErr w:type="spellEnd"/>
      <w:r w:rsidRPr="00B23B23">
        <w:t xml:space="preserve"> </w:t>
      </w:r>
      <w:proofErr w:type="spellStart"/>
      <w:r w:rsidRPr="00B23B23">
        <w:t>estatísticos</w:t>
      </w:r>
      <w:proofErr w:type="spellEnd"/>
      <w:r w:rsidRPr="00B23B23">
        <w:t xml:space="preserve"> para </w:t>
      </w:r>
      <w:proofErr w:type="spellStart"/>
      <w:r w:rsidRPr="00B23B23">
        <w:t>desenvolver</w:t>
      </w:r>
      <w:proofErr w:type="spellEnd"/>
      <w:r w:rsidRPr="00B23B23">
        <w:t xml:space="preserve"> </w:t>
      </w:r>
      <w:proofErr w:type="spellStart"/>
      <w:r w:rsidRPr="00B23B23">
        <w:t>algoritmos</w:t>
      </w:r>
      <w:proofErr w:type="spellEnd"/>
      <w:r w:rsidRPr="00B23B23">
        <w:t xml:space="preserve"> que </w:t>
      </w:r>
      <w:proofErr w:type="spellStart"/>
      <w:r w:rsidRPr="00B23B23">
        <w:t>aprendem</w:t>
      </w:r>
      <w:proofErr w:type="spellEnd"/>
      <w:r w:rsidRPr="00B23B23">
        <w:t xml:space="preserve"> e </w:t>
      </w:r>
      <w:proofErr w:type="spellStart"/>
      <w:r w:rsidRPr="00B23B23">
        <w:t>fazem</w:t>
      </w:r>
      <w:proofErr w:type="spellEnd"/>
      <w:r w:rsidRPr="00B23B23">
        <w:t xml:space="preserve"> </w:t>
      </w:r>
      <w:proofErr w:type="spellStart"/>
      <w:r w:rsidRPr="00B23B23">
        <w:t>previsões</w:t>
      </w:r>
      <w:proofErr w:type="spellEnd"/>
      <w:r w:rsidRPr="00B23B23">
        <w:t xml:space="preserve"> </w:t>
      </w:r>
      <w:proofErr w:type="spellStart"/>
      <w:r w:rsidRPr="00B23B23">
        <w:t>sobre</w:t>
      </w:r>
      <w:proofErr w:type="spellEnd"/>
      <w:r w:rsidRPr="00B23B23">
        <w:t xml:space="preserve"> </w:t>
      </w:r>
      <w:proofErr w:type="spellStart"/>
      <w:r w:rsidRPr="00B23B23">
        <w:t>os</w:t>
      </w:r>
      <w:proofErr w:type="spellEnd"/>
      <w:r w:rsidRPr="00B23B23">
        <w:t xml:space="preserve"> dados. Este campo da IA </w:t>
      </w:r>
      <w:proofErr w:type="spellStart"/>
      <w:r w:rsidRPr="00B23B23">
        <w:t>explora</w:t>
      </w:r>
      <w:proofErr w:type="spellEnd"/>
      <w:r w:rsidRPr="00B23B23">
        <w:t xml:space="preserve"> o </w:t>
      </w:r>
      <w:proofErr w:type="spellStart"/>
      <w:r w:rsidRPr="00B23B23">
        <w:t>estudo</w:t>
      </w:r>
      <w:proofErr w:type="spellEnd"/>
      <w:r w:rsidRPr="00B23B23">
        <w:t xml:space="preserve"> e a </w:t>
      </w:r>
      <w:proofErr w:type="spellStart"/>
      <w:r w:rsidRPr="00B23B23">
        <w:t>construção</w:t>
      </w:r>
      <w:proofErr w:type="spellEnd"/>
      <w:r w:rsidRPr="00B23B23">
        <w:t xml:space="preserve"> de </w:t>
      </w:r>
      <w:proofErr w:type="spellStart"/>
      <w:r w:rsidRPr="00B23B23">
        <w:t>algoritmos</w:t>
      </w:r>
      <w:proofErr w:type="spellEnd"/>
      <w:r w:rsidRPr="00B23B23">
        <w:t xml:space="preserve">, que </w:t>
      </w:r>
      <w:proofErr w:type="spellStart"/>
      <w:r w:rsidRPr="00B23B23">
        <w:t>permitem</w:t>
      </w:r>
      <w:proofErr w:type="spellEnd"/>
      <w:r w:rsidRPr="00B23B23">
        <w:t xml:space="preserve"> </w:t>
      </w:r>
      <w:proofErr w:type="spellStart"/>
      <w:r w:rsidRPr="00B23B23">
        <w:t>aprender</w:t>
      </w:r>
      <w:proofErr w:type="spellEnd"/>
      <w:r w:rsidRPr="00B23B23">
        <w:t xml:space="preserve"> com dados, </w:t>
      </w:r>
      <w:proofErr w:type="spellStart"/>
      <w:r w:rsidRPr="00B23B23">
        <w:t>identificar</w:t>
      </w:r>
      <w:proofErr w:type="spellEnd"/>
      <w:r w:rsidRPr="00B23B23">
        <w:t xml:space="preserve"> </w:t>
      </w:r>
      <w:proofErr w:type="spellStart"/>
      <w:r w:rsidRPr="00B23B23">
        <w:t>padrões</w:t>
      </w:r>
      <w:proofErr w:type="spellEnd"/>
      <w:r w:rsidRPr="00B23B23">
        <w:t xml:space="preserve"> </w:t>
      </w:r>
      <w:proofErr w:type="spellStart"/>
      <w:r w:rsidRPr="00B23B23">
        <w:t>em</w:t>
      </w:r>
      <w:proofErr w:type="spellEnd"/>
      <w:r w:rsidRPr="00B23B23">
        <w:t xml:space="preserve"> </w:t>
      </w:r>
      <w:proofErr w:type="spellStart"/>
      <w:r w:rsidRPr="00B23B23">
        <w:t>enormes</w:t>
      </w:r>
      <w:proofErr w:type="spellEnd"/>
      <w:r w:rsidRPr="00B23B23">
        <w:t xml:space="preserve"> </w:t>
      </w:r>
      <w:proofErr w:type="spellStart"/>
      <w:r w:rsidRPr="00B23B23">
        <w:t>quantidades</w:t>
      </w:r>
      <w:proofErr w:type="spellEnd"/>
      <w:r w:rsidRPr="00B23B23">
        <w:t xml:space="preserve"> de dados e </w:t>
      </w:r>
      <w:proofErr w:type="spellStart"/>
      <w:r w:rsidRPr="00B23B23">
        <w:t>tomar</w:t>
      </w:r>
      <w:proofErr w:type="spellEnd"/>
      <w:r w:rsidRPr="00B23B23">
        <w:t xml:space="preserve"> </w:t>
      </w:r>
      <w:proofErr w:type="spellStart"/>
      <w:r w:rsidRPr="00B23B23">
        <w:t>decisões</w:t>
      </w:r>
      <w:proofErr w:type="spellEnd"/>
      <w:r w:rsidRPr="00B23B23">
        <w:t xml:space="preserve">. A </w:t>
      </w:r>
      <w:proofErr w:type="spellStart"/>
      <w:r w:rsidRPr="00B23B23">
        <w:t>maior</w:t>
      </w:r>
      <w:proofErr w:type="spellEnd"/>
      <w:r w:rsidRPr="00B23B23">
        <w:t xml:space="preserve"> </w:t>
      </w:r>
      <w:proofErr w:type="spellStart"/>
      <w:r w:rsidRPr="00B23B23">
        <w:t>utilidade</w:t>
      </w:r>
      <w:proofErr w:type="spellEnd"/>
      <w:r w:rsidRPr="00B23B23">
        <w:t xml:space="preserve"> e </w:t>
      </w:r>
      <w:proofErr w:type="spellStart"/>
      <w:r w:rsidRPr="00B23B23">
        <w:t>impacto</w:t>
      </w:r>
      <w:proofErr w:type="spellEnd"/>
      <w:r w:rsidRPr="00B23B23">
        <w:t xml:space="preserve"> do </w:t>
      </w:r>
      <w:proofErr w:type="spellStart"/>
      <w:r w:rsidRPr="00B23B23">
        <w:t>conhecimento</w:t>
      </w:r>
      <w:proofErr w:type="spellEnd"/>
      <w:r w:rsidRPr="00B23B23">
        <w:t xml:space="preserve"> </w:t>
      </w:r>
      <w:proofErr w:type="spellStart"/>
      <w:r w:rsidRPr="00B23B23">
        <w:t>extraído</w:t>
      </w:r>
      <w:proofErr w:type="spellEnd"/>
      <w:r w:rsidRPr="00B23B23">
        <w:t xml:space="preserve"> a </w:t>
      </w:r>
      <w:proofErr w:type="spellStart"/>
      <w:r w:rsidRPr="00B23B23">
        <w:t>partir</w:t>
      </w:r>
      <w:proofErr w:type="spellEnd"/>
      <w:r w:rsidRPr="00B23B23">
        <w:t xml:space="preserve"> de dados e </w:t>
      </w:r>
      <w:proofErr w:type="spellStart"/>
      <w:r w:rsidRPr="00B23B23">
        <w:t>eventos</w:t>
      </w:r>
      <w:proofErr w:type="spellEnd"/>
      <w:r w:rsidRPr="00B23B23">
        <w:t xml:space="preserve"> </w:t>
      </w:r>
      <w:proofErr w:type="spellStart"/>
      <w:r w:rsidRPr="00B23B23">
        <w:t>históricos</w:t>
      </w:r>
      <w:proofErr w:type="spellEnd"/>
      <w:r w:rsidRPr="00B23B23">
        <w:t xml:space="preserve"> é a </w:t>
      </w:r>
      <w:proofErr w:type="spellStart"/>
      <w:r w:rsidRPr="00B23B23">
        <w:t>previsão</w:t>
      </w:r>
      <w:proofErr w:type="spellEnd"/>
      <w:r w:rsidRPr="00B23B23">
        <w:t xml:space="preserve"> de e</w:t>
      </w:r>
      <w:r w:rsidRPr="0016112F">
        <w:rPr>
          <w:lang w:val="pt-PT"/>
        </w:rPr>
        <w:t>ventos e alterações similares no futuro (Murphy, 2012). Apesar de não ser nova, esta técnica tem vindo a ganhar importância nos últimos anos e é agora utilizada numa grande variedade de aplicações. Com o rápido desenvolvimento da IA, o ML e o reconhecimento inteligente têm sido cada vez mais aplicados às necessidades da vida humana (</w:t>
      </w:r>
      <w:proofErr w:type="spellStart"/>
      <w:r w:rsidRPr="0016112F">
        <w:rPr>
          <w:lang w:val="pt-PT"/>
        </w:rPr>
        <w:t>Xia</w:t>
      </w:r>
      <w:proofErr w:type="spellEnd"/>
      <w:r w:rsidRPr="0016112F">
        <w:rPr>
          <w:lang w:val="pt-PT"/>
        </w:rPr>
        <w:t xml:space="preserve">, Wang, </w:t>
      </w:r>
      <w:proofErr w:type="spellStart"/>
      <w:r w:rsidRPr="0016112F">
        <w:rPr>
          <w:lang w:val="pt-PT"/>
        </w:rPr>
        <w:t>Yan</w:t>
      </w:r>
      <w:proofErr w:type="spellEnd"/>
      <w:r w:rsidRPr="0016112F">
        <w:rPr>
          <w:lang w:val="pt-PT"/>
        </w:rPr>
        <w:t>, Dong, &amp; Wang, 2019).</w:t>
      </w:r>
      <w:r>
        <w:rPr>
          <w:lang w:val="pt-PT"/>
        </w:rPr>
        <w:t xml:space="preserve"> </w:t>
      </w:r>
      <w:r w:rsidRPr="0016112F">
        <w:rPr>
          <w:lang w:val="pt-PT"/>
        </w:rPr>
        <w:t xml:space="preserve">Um estudo realizado em 2020 por </w:t>
      </w:r>
      <w:proofErr w:type="spellStart"/>
      <w:r w:rsidRPr="0016112F">
        <w:rPr>
          <w:lang w:val="pt-PT"/>
        </w:rPr>
        <w:t>Vellido</w:t>
      </w:r>
      <w:proofErr w:type="spellEnd"/>
      <w:r w:rsidRPr="0016112F">
        <w:rPr>
          <w:lang w:val="pt-PT"/>
        </w:rPr>
        <w:t xml:space="preserve">, afirma que a </w:t>
      </w:r>
      <w:proofErr w:type="gramStart"/>
      <w:r w:rsidRPr="0016112F">
        <w:rPr>
          <w:lang w:val="pt-PT"/>
        </w:rPr>
        <w:t>conjetura</w:t>
      </w:r>
      <w:proofErr w:type="gramEnd"/>
      <w:r w:rsidRPr="0016112F">
        <w:rPr>
          <w:lang w:val="pt-PT"/>
        </w:rPr>
        <w:t xml:space="preserve"> atual do desenvolvimento tecnológico desencadeou a ideia que a utilização de ML seria o caminho a seguir para resolver problemas relacionados com a saúde, além de ser uma mais-valia para a melhoria da qualidade dos serviços de saúde (</w:t>
      </w:r>
      <w:proofErr w:type="spellStart"/>
      <w:r w:rsidRPr="0016112F">
        <w:rPr>
          <w:lang w:val="pt-PT"/>
        </w:rPr>
        <w:t>Vellido</w:t>
      </w:r>
      <w:proofErr w:type="spellEnd"/>
      <w:r w:rsidRPr="0016112F">
        <w:rPr>
          <w:lang w:val="pt-PT"/>
        </w:rPr>
        <w:t>, 2020).</w:t>
      </w:r>
      <w:r>
        <w:rPr>
          <w:lang w:val="pt-PT"/>
        </w:rPr>
        <w:t xml:space="preserve"> </w:t>
      </w:r>
      <w:r w:rsidRPr="0016112F">
        <w:rPr>
          <w:lang w:val="pt-PT"/>
        </w:rPr>
        <w:t>Do mesmo modo,</w:t>
      </w:r>
      <w:r>
        <w:rPr>
          <w:lang w:val="pt-PT"/>
        </w:rPr>
        <w:t xml:space="preserve"> </w:t>
      </w:r>
      <w:proofErr w:type="spellStart"/>
      <w:r w:rsidRPr="0016112F">
        <w:rPr>
          <w:lang w:val="pt-PT"/>
        </w:rPr>
        <w:t>Kareemi</w:t>
      </w:r>
      <w:proofErr w:type="spellEnd"/>
      <w:r w:rsidRPr="0016112F">
        <w:rPr>
          <w:lang w:val="pt-PT"/>
        </w:rPr>
        <w:t xml:space="preserve"> </w:t>
      </w:r>
      <w:proofErr w:type="spellStart"/>
      <w:r w:rsidRPr="0016112F">
        <w:rPr>
          <w:lang w:val="pt-PT"/>
        </w:rPr>
        <w:t>et</w:t>
      </w:r>
      <w:proofErr w:type="spellEnd"/>
      <w:r w:rsidRPr="0016112F">
        <w:rPr>
          <w:lang w:val="pt-PT"/>
        </w:rPr>
        <w:t xml:space="preserve"> al. (2021) destacam o potencial do ML implementado nos cuidados de saúde, ao promover uma melhoria na qualidade da medicina e ao permitir acelerar o ritmo de evolução de técnicas complexas de diagnóstico e terapêuticas.</w:t>
      </w:r>
    </w:p>
    <w:p w14:paraId="54DFCF02" w14:textId="29156B7A" w:rsidR="0016112F" w:rsidRDefault="0016112F" w:rsidP="0016112F">
      <w:pPr>
        <w:rPr>
          <w:lang w:val="pt-PT"/>
        </w:rPr>
      </w:pPr>
    </w:p>
    <w:p w14:paraId="35C8E271" w14:textId="76A3C896" w:rsidR="0016112F" w:rsidRDefault="0016112F" w:rsidP="0016112F">
      <w:pPr>
        <w:rPr>
          <w:lang w:val="pt-PT"/>
        </w:rPr>
      </w:pPr>
    </w:p>
    <w:p w14:paraId="045323E6" w14:textId="2F1B42CD" w:rsidR="0016112F" w:rsidRDefault="0016112F" w:rsidP="0016112F">
      <w:pPr>
        <w:rPr>
          <w:lang w:val="pt-PT"/>
        </w:rPr>
      </w:pPr>
      <w:r w:rsidRPr="0016112F">
        <w:rPr>
          <w:lang w:val="pt-PT"/>
        </w:rPr>
        <w:t>Para além disto, foram realizadas investigações que analisaram a utilização de modelos de ML em diversas áreas da saúde, e concluíram que estes modelos de ML parecem ter melhor desempenho de diagnóstico e prognóstico em comparação com as ferramentas tradicionalmente utilizadas em contexto hospitalar (</w:t>
      </w:r>
      <w:proofErr w:type="spellStart"/>
      <w:r w:rsidRPr="0016112F">
        <w:rPr>
          <w:lang w:val="pt-PT"/>
        </w:rPr>
        <w:t>Jauk</w:t>
      </w:r>
      <w:proofErr w:type="spellEnd"/>
      <w:r w:rsidRPr="0016112F">
        <w:rPr>
          <w:lang w:val="pt-PT"/>
        </w:rPr>
        <w:t xml:space="preserve"> </w:t>
      </w:r>
      <w:proofErr w:type="spellStart"/>
      <w:r w:rsidRPr="0016112F">
        <w:rPr>
          <w:lang w:val="pt-PT"/>
        </w:rPr>
        <w:t>et</w:t>
      </w:r>
      <w:proofErr w:type="spellEnd"/>
      <w:r w:rsidRPr="0016112F">
        <w:rPr>
          <w:lang w:val="pt-PT"/>
        </w:rPr>
        <w:t xml:space="preserve"> al., 2020; </w:t>
      </w:r>
      <w:proofErr w:type="spellStart"/>
      <w:r w:rsidRPr="0016112F">
        <w:rPr>
          <w:lang w:val="pt-PT"/>
        </w:rPr>
        <w:t>Kareemi</w:t>
      </w:r>
      <w:proofErr w:type="spellEnd"/>
      <w:r w:rsidRPr="0016112F">
        <w:rPr>
          <w:lang w:val="pt-PT"/>
        </w:rPr>
        <w:t xml:space="preserve"> </w:t>
      </w:r>
      <w:proofErr w:type="spellStart"/>
      <w:r w:rsidRPr="0016112F">
        <w:rPr>
          <w:lang w:val="pt-PT"/>
        </w:rPr>
        <w:t>et</w:t>
      </w:r>
      <w:proofErr w:type="spellEnd"/>
      <w:r w:rsidRPr="0016112F">
        <w:rPr>
          <w:lang w:val="pt-PT"/>
        </w:rPr>
        <w:t xml:space="preserve"> al., 2021; </w:t>
      </w:r>
      <w:proofErr w:type="spellStart"/>
      <w:r w:rsidRPr="0016112F">
        <w:rPr>
          <w:lang w:val="pt-PT"/>
        </w:rPr>
        <w:t>Stewart</w:t>
      </w:r>
      <w:proofErr w:type="spellEnd"/>
      <w:r w:rsidRPr="0016112F">
        <w:rPr>
          <w:lang w:val="pt-PT"/>
        </w:rPr>
        <w:t xml:space="preserve">, </w:t>
      </w:r>
      <w:proofErr w:type="spellStart"/>
      <w:r w:rsidRPr="0016112F">
        <w:rPr>
          <w:lang w:val="pt-PT"/>
        </w:rPr>
        <w:t>Sprivulis</w:t>
      </w:r>
      <w:proofErr w:type="spellEnd"/>
      <w:r w:rsidRPr="0016112F">
        <w:rPr>
          <w:lang w:val="pt-PT"/>
        </w:rPr>
        <w:t xml:space="preserve">, &amp; </w:t>
      </w:r>
      <w:proofErr w:type="spellStart"/>
      <w:r w:rsidRPr="0016112F">
        <w:rPr>
          <w:lang w:val="pt-PT"/>
        </w:rPr>
        <w:t>Dwivedi</w:t>
      </w:r>
      <w:proofErr w:type="spellEnd"/>
      <w:r w:rsidRPr="0016112F">
        <w:rPr>
          <w:lang w:val="pt-PT"/>
        </w:rPr>
        <w:t xml:space="preserve">, 2018; </w:t>
      </w:r>
      <w:proofErr w:type="spellStart"/>
      <w:r w:rsidRPr="0016112F">
        <w:rPr>
          <w:lang w:val="pt-PT"/>
        </w:rPr>
        <w:t>Vellido</w:t>
      </w:r>
      <w:proofErr w:type="spellEnd"/>
      <w:r w:rsidRPr="0016112F">
        <w:rPr>
          <w:lang w:val="pt-PT"/>
        </w:rPr>
        <w:t>, 2020).</w:t>
      </w:r>
    </w:p>
    <w:p w14:paraId="43DE7E60" w14:textId="49A302CA" w:rsidR="0016112F" w:rsidRDefault="0016112F" w:rsidP="0016112F">
      <w:pPr>
        <w:rPr>
          <w:lang w:val="pt-PT"/>
        </w:rPr>
      </w:pPr>
    </w:p>
    <w:p w14:paraId="0DAED807" w14:textId="07A23374" w:rsidR="0016112F" w:rsidRDefault="0016112F" w:rsidP="0016112F">
      <w:pPr>
        <w:rPr>
          <w:lang w:val="pt-PT"/>
        </w:rPr>
      </w:pPr>
    </w:p>
    <w:p w14:paraId="749C9160" w14:textId="3581FE78" w:rsidR="0016112F" w:rsidRDefault="0016112F" w:rsidP="0016112F">
      <w:pPr>
        <w:rPr>
          <w:lang w:val="pt-PT"/>
        </w:rPr>
      </w:pPr>
    </w:p>
    <w:p w14:paraId="570C1F54" w14:textId="071ABC46" w:rsidR="0016112F" w:rsidRDefault="0016112F" w:rsidP="0016112F">
      <w:pPr>
        <w:rPr>
          <w:lang w:val="pt-PT"/>
        </w:rPr>
      </w:pPr>
    </w:p>
    <w:p w14:paraId="7245AE4E" w14:textId="0104EED2" w:rsidR="002F0ABF" w:rsidRDefault="0016112F" w:rsidP="002F0ABF">
      <w:pPr>
        <w:pStyle w:val="NormalWeb"/>
        <w:rPr>
          <w:rFonts w:ascii="NewsGotT" w:hAnsi="NewsGotT"/>
          <w:lang w:val="pt-BR"/>
        </w:rPr>
      </w:pPr>
      <w:r w:rsidRPr="0016112F">
        <w:rPr>
          <w:rFonts w:ascii="NewsGotT" w:hAnsi="NewsGotT"/>
          <w:lang w:val="pt-BR"/>
        </w:rPr>
        <w:t xml:space="preserve">Em 2018, foi realizado um estudo que avaliou a </w:t>
      </w:r>
      <w:proofErr w:type="spellStart"/>
      <w:r w:rsidRPr="0016112F">
        <w:rPr>
          <w:rFonts w:ascii="NewsGotT" w:hAnsi="NewsGotT"/>
          <w:lang w:val="pt-BR"/>
        </w:rPr>
        <w:t>predi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e delirium usando o algoritmo RF. Para tal, previamente foi executada uma recolha de dados, que implicou a </w:t>
      </w:r>
      <w:proofErr w:type="spellStart"/>
      <w:r w:rsidRPr="0016112F">
        <w:rPr>
          <w:rFonts w:ascii="NewsGotT" w:hAnsi="NewsGotT"/>
          <w:lang w:val="pt-BR"/>
        </w:rPr>
        <w:t>realiza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o rastreio de delirium </w:t>
      </w:r>
      <w:proofErr w:type="spellStart"/>
      <w:r w:rsidRPr="0016112F">
        <w:rPr>
          <w:rFonts w:ascii="NewsGotT" w:hAnsi="NewsGotT"/>
          <w:lang w:val="pt-BR"/>
        </w:rPr>
        <w:t>através</w:t>
      </w:r>
      <w:proofErr w:type="spellEnd"/>
      <w:r w:rsidRPr="0016112F">
        <w:rPr>
          <w:rFonts w:ascii="NewsGotT" w:hAnsi="NewsGotT"/>
          <w:lang w:val="pt-BR"/>
        </w:rPr>
        <w:t xml:space="preserve"> do CAM e </w:t>
      </w:r>
      <w:proofErr w:type="spellStart"/>
      <w:r w:rsidRPr="0016112F">
        <w:rPr>
          <w:rFonts w:ascii="NewsGotT" w:hAnsi="NewsGotT"/>
          <w:lang w:val="pt-BR"/>
        </w:rPr>
        <w:t>também</w:t>
      </w:r>
      <w:proofErr w:type="spellEnd"/>
      <w:r w:rsidRPr="0016112F">
        <w:rPr>
          <w:rFonts w:ascii="NewsGotT" w:hAnsi="NewsGotT"/>
          <w:lang w:val="pt-BR"/>
        </w:rPr>
        <w:t xml:space="preserve"> a recolha dos dados de </w:t>
      </w:r>
      <w:proofErr w:type="spellStart"/>
      <w:r w:rsidRPr="0016112F">
        <w:rPr>
          <w:rFonts w:ascii="NewsGotT" w:hAnsi="NewsGotT"/>
          <w:lang w:val="pt-BR"/>
        </w:rPr>
        <w:t>saúde</w:t>
      </w:r>
      <w:proofErr w:type="spellEnd"/>
      <w:r w:rsidRPr="0016112F">
        <w:rPr>
          <w:rFonts w:ascii="NewsGotT" w:hAnsi="NewsGotT"/>
          <w:lang w:val="pt-BR"/>
        </w:rPr>
        <w:t xml:space="preserve"> </w:t>
      </w:r>
      <w:proofErr w:type="spellStart"/>
      <w:r w:rsidRPr="0016112F">
        <w:rPr>
          <w:rFonts w:ascii="NewsGotT" w:hAnsi="NewsGotT"/>
          <w:lang w:val="pt-BR"/>
        </w:rPr>
        <w:t>eletrónicos</w:t>
      </w:r>
      <w:proofErr w:type="spellEnd"/>
      <w:r w:rsidRPr="0016112F">
        <w:rPr>
          <w:rFonts w:ascii="NewsGotT" w:hAnsi="NewsGotT"/>
          <w:lang w:val="pt-BR"/>
        </w:rPr>
        <w:t xml:space="preserve"> de 64038 pacientes. Estes dados foram divididos aleatoriamente em 80% para treino e 20% para teste e aplicados ao algoritmo RF. Este modelo de </w:t>
      </w:r>
      <w:proofErr w:type="spellStart"/>
      <w:r w:rsidRPr="0016112F">
        <w:rPr>
          <w:rFonts w:ascii="NewsGotT" w:hAnsi="NewsGotT"/>
          <w:lang w:val="pt-BR"/>
        </w:rPr>
        <w:t>previsão</w:t>
      </w:r>
      <w:proofErr w:type="spellEnd"/>
      <w:r w:rsidRPr="0016112F">
        <w:rPr>
          <w:rFonts w:ascii="NewsGotT" w:hAnsi="NewsGotT"/>
          <w:lang w:val="pt-BR"/>
        </w:rPr>
        <w:t xml:space="preserve"> produziu uma </w:t>
      </w:r>
      <w:proofErr w:type="spellStart"/>
      <w:r w:rsidRPr="0016112F">
        <w:rPr>
          <w:rFonts w:ascii="NewsGotT" w:hAnsi="NewsGotT"/>
          <w:lang w:val="pt-BR"/>
        </w:rPr>
        <w:t>área</w:t>
      </w:r>
      <w:proofErr w:type="spellEnd"/>
      <w:r w:rsidRPr="0016112F">
        <w:rPr>
          <w:rFonts w:ascii="NewsGotT" w:hAnsi="NewsGotT"/>
          <w:lang w:val="pt-BR"/>
        </w:rPr>
        <w:t xml:space="preserve"> abaixo da curva ROC de 0,909, o que demonstrou que este algoritmo possui um grau elevado de </w:t>
      </w:r>
      <w:proofErr w:type="spellStart"/>
      <w:r w:rsidRPr="0016112F">
        <w:rPr>
          <w:rFonts w:ascii="NewsGotT" w:hAnsi="NewsGotT"/>
          <w:lang w:val="pt-BR"/>
        </w:rPr>
        <w:t>precisão</w:t>
      </w:r>
      <w:proofErr w:type="spellEnd"/>
      <w:r w:rsidRPr="0016112F">
        <w:rPr>
          <w:rFonts w:ascii="NewsGotT" w:hAnsi="NewsGotT"/>
          <w:lang w:val="pt-BR"/>
        </w:rPr>
        <w:t xml:space="preserve"> e potencial para fornecer um modelo preditivo </w:t>
      </w:r>
      <w:proofErr w:type="spellStart"/>
      <w:r w:rsidRPr="0016112F">
        <w:rPr>
          <w:rFonts w:ascii="NewsGotT" w:hAnsi="NewsGotT"/>
          <w:lang w:val="pt-BR"/>
        </w:rPr>
        <w:t>útil</w:t>
      </w:r>
      <w:proofErr w:type="spellEnd"/>
      <w:r w:rsidRPr="0016112F">
        <w:rPr>
          <w:rFonts w:ascii="NewsGotT" w:hAnsi="NewsGotT"/>
          <w:lang w:val="pt-BR"/>
        </w:rPr>
        <w:t xml:space="preserve"> na </w:t>
      </w:r>
      <w:proofErr w:type="spellStart"/>
      <w:r w:rsidRPr="0016112F">
        <w:rPr>
          <w:rFonts w:ascii="NewsGotT" w:hAnsi="NewsGotT"/>
          <w:lang w:val="pt-BR"/>
        </w:rPr>
        <w:t>prática</w:t>
      </w:r>
      <w:proofErr w:type="spellEnd"/>
      <w:r w:rsidRPr="0016112F">
        <w:rPr>
          <w:rFonts w:ascii="NewsGotT" w:hAnsi="NewsGotT"/>
          <w:lang w:val="pt-BR"/>
        </w:rPr>
        <w:t xml:space="preserve"> </w:t>
      </w:r>
      <w:proofErr w:type="spellStart"/>
      <w:r w:rsidRPr="0016112F">
        <w:rPr>
          <w:rFonts w:ascii="NewsGotT" w:hAnsi="NewsGotT"/>
          <w:lang w:val="pt-BR"/>
        </w:rPr>
        <w:t>clínica</w:t>
      </w:r>
      <w:proofErr w:type="spellEnd"/>
      <w:r w:rsidRPr="0016112F">
        <w:rPr>
          <w:rFonts w:ascii="NewsGotT" w:hAnsi="NewsGotT"/>
          <w:lang w:val="pt-BR"/>
        </w:rPr>
        <w:t xml:space="preserve"> (</w:t>
      </w:r>
      <w:proofErr w:type="spellStart"/>
      <w:r w:rsidRPr="0016112F">
        <w:rPr>
          <w:rFonts w:ascii="NewsGotT" w:hAnsi="NewsGotT"/>
          <w:lang w:val="pt-BR"/>
        </w:rPr>
        <w:t>Corradi</w:t>
      </w:r>
      <w:proofErr w:type="spellEnd"/>
      <w:r w:rsidRPr="0016112F">
        <w:rPr>
          <w:rFonts w:ascii="NewsGotT" w:hAnsi="NewsGotT"/>
          <w:lang w:val="pt-BR"/>
        </w:rPr>
        <w:t xml:space="preserve"> et al., 2018)</w:t>
      </w:r>
      <w:r w:rsidR="002F0ABF">
        <w:rPr>
          <w:rFonts w:ascii="NewsGotT" w:hAnsi="NewsGotT"/>
          <w:lang w:val="pt-BR"/>
        </w:rPr>
        <w:t xml:space="preserve">. </w:t>
      </w:r>
      <w:proofErr w:type="spellStart"/>
      <w:r w:rsidRPr="0016112F">
        <w:rPr>
          <w:rFonts w:ascii="NewsGotT" w:hAnsi="NewsGotT"/>
          <w:lang w:val="pt-BR"/>
        </w:rPr>
        <w:t>Ja</w:t>
      </w:r>
      <w:proofErr w:type="spellEnd"/>
      <w:r w:rsidRPr="0016112F">
        <w:rPr>
          <w:rFonts w:ascii="NewsGotT" w:hAnsi="NewsGotT"/>
          <w:lang w:val="pt-BR"/>
        </w:rPr>
        <w:t xml:space="preserve">́ em 2021, foi publicado um estudo de coorte </w:t>
      </w:r>
      <w:proofErr w:type="spellStart"/>
      <w:r w:rsidRPr="0016112F">
        <w:rPr>
          <w:rFonts w:ascii="NewsGotT" w:hAnsi="NewsGotT"/>
          <w:lang w:val="pt-BR"/>
        </w:rPr>
        <w:t>retrospetivo</w:t>
      </w:r>
      <w:proofErr w:type="spellEnd"/>
      <w:r w:rsidRPr="0016112F">
        <w:rPr>
          <w:rFonts w:ascii="NewsGotT" w:hAnsi="NewsGotT"/>
          <w:lang w:val="pt-BR"/>
        </w:rPr>
        <w:t xml:space="preserve"> que desenvolveu e validou algoritmos de ML para a </w:t>
      </w:r>
      <w:proofErr w:type="spellStart"/>
      <w:r w:rsidRPr="0016112F">
        <w:rPr>
          <w:rFonts w:ascii="NewsGotT" w:hAnsi="NewsGotT"/>
          <w:lang w:val="pt-BR"/>
        </w:rPr>
        <w:t>dete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o delirium. Para a </w:t>
      </w:r>
      <w:proofErr w:type="spellStart"/>
      <w:r w:rsidRPr="0016112F">
        <w:rPr>
          <w:rFonts w:ascii="NewsGotT" w:hAnsi="NewsGotT"/>
          <w:lang w:val="pt-BR"/>
        </w:rPr>
        <w:t>execu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este estudo foram recolhidos dados durante 5 anos e para a </w:t>
      </w:r>
      <w:proofErr w:type="spellStart"/>
      <w:r w:rsidRPr="0016112F">
        <w:rPr>
          <w:rFonts w:ascii="NewsGotT" w:hAnsi="NewsGotT"/>
          <w:lang w:val="pt-BR"/>
        </w:rPr>
        <w:t>realiza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o rastreio foram utilizados o </w:t>
      </w:r>
      <w:proofErr w:type="spellStart"/>
      <w:r w:rsidRPr="0016112F">
        <w:rPr>
          <w:rFonts w:ascii="NewsGotT" w:hAnsi="NewsGotT"/>
          <w:lang w:val="pt-BR"/>
        </w:rPr>
        <w:t>método</w:t>
      </w:r>
      <w:proofErr w:type="spellEnd"/>
      <w:r w:rsidRPr="0016112F">
        <w:rPr>
          <w:rFonts w:ascii="NewsGotT" w:hAnsi="NewsGotT"/>
          <w:lang w:val="pt-BR"/>
        </w:rPr>
        <w:t xml:space="preserve"> Delirium </w:t>
      </w:r>
      <w:proofErr w:type="spellStart"/>
      <w:r w:rsidRPr="0016112F">
        <w:rPr>
          <w:rFonts w:ascii="NewsGotT" w:hAnsi="NewsGotT"/>
          <w:lang w:val="pt-BR"/>
        </w:rPr>
        <w:t>Observation</w:t>
      </w:r>
      <w:proofErr w:type="spellEnd"/>
      <w:r w:rsidRPr="0016112F">
        <w:rPr>
          <w:rFonts w:ascii="NewsGotT" w:hAnsi="NewsGotT"/>
          <w:lang w:val="pt-BR"/>
        </w:rPr>
        <w:t xml:space="preserve"> </w:t>
      </w:r>
      <w:proofErr w:type="spellStart"/>
      <w:r w:rsidRPr="0016112F">
        <w:rPr>
          <w:rFonts w:ascii="NewsGotT" w:hAnsi="NewsGotT"/>
          <w:lang w:val="pt-BR"/>
        </w:rPr>
        <w:t>Screening</w:t>
      </w:r>
      <w:proofErr w:type="spellEnd"/>
      <w:r w:rsidRPr="0016112F">
        <w:rPr>
          <w:rFonts w:ascii="NewsGotT" w:hAnsi="NewsGotT"/>
          <w:lang w:val="pt-BR"/>
        </w:rPr>
        <w:t xml:space="preserve"> </w:t>
      </w:r>
      <w:proofErr w:type="spellStart"/>
      <w:r w:rsidRPr="0016112F">
        <w:rPr>
          <w:rFonts w:ascii="NewsGotT" w:hAnsi="NewsGotT"/>
          <w:lang w:val="pt-BR"/>
        </w:rPr>
        <w:t>Scale</w:t>
      </w:r>
      <w:proofErr w:type="spellEnd"/>
      <w:r w:rsidRPr="0016112F">
        <w:rPr>
          <w:rFonts w:ascii="NewsGotT" w:hAnsi="NewsGotT"/>
          <w:lang w:val="pt-BR"/>
        </w:rPr>
        <w:t xml:space="preserve"> (DOSS) para os doentes internados e </w:t>
      </w:r>
      <w:proofErr w:type="spellStart"/>
      <w:r w:rsidRPr="0016112F">
        <w:rPr>
          <w:rFonts w:ascii="NewsGotT" w:hAnsi="NewsGotT"/>
          <w:lang w:val="pt-BR"/>
        </w:rPr>
        <w:t>Confusion</w:t>
      </w:r>
      <w:proofErr w:type="spellEnd"/>
      <w:r w:rsidRPr="0016112F">
        <w:rPr>
          <w:rFonts w:ascii="NewsGotT" w:hAnsi="NewsGotT"/>
          <w:lang w:val="pt-BR"/>
        </w:rPr>
        <w:t xml:space="preserve"> </w:t>
      </w:r>
      <w:proofErr w:type="spellStart"/>
      <w:r w:rsidRPr="0016112F">
        <w:rPr>
          <w:rFonts w:ascii="NewsGotT" w:hAnsi="NewsGotT"/>
          <w:lang w:val="pt-BR"/>
        </w:rPr>
        <w:t>Assessment</w:t>
      </w:r>
      <w:proofErr w:type="spellEnd"/>
      <w:r w:rsidRPr="0016112F">
        <w:rPr>
          <w:rFonts w:ascii="NewsGotT" w:hAnsi="NewsGotT"/>
          <w:lang w:val="pt-BR"/>
        </w:rPr>
        <w:t xml:space="preserve"> </w:t>
      </w:r>
      <w:proofErr w:type="spellStart"/>
      <w:r w:rsidRPr="0016112F">
        <w:rPr>
          <w:rFonts w:ascii="NewsGotT" w:hAnsi="NewsGotT"/>
          <w:lang w:val="pt-BR"/>
        </w:rPr>
        <w:t>Method</w:t>
      </w:r>
      <w:proofErr w:type="spellEnd"/>
      <w:r w:rsidRPr="0016112F">
        <w:rPr>
          <w:rFonts w:ascii="NewsGotT" w:hAnsi="NewsGotT"/>
          <w:lang w:val="pt-BR"/>
        </w:rPr>
        <w:t xml:space="preserve"> for </w:t>
      </w:r>
      <w:proofErr w:type="spellStart"/>
      <w:r w:rsidRPr="0016112F">
        <w:rPr>
          <w:rFonts w:ascii="NewsGotT" w:hAnsi="NewsGotT"/>
          <w:lang w:val="pt-BR"/>
        </w:rPr>
        <w:t>the</w:t>
      </w:r>
      <w:proofErr w:type="spellEnd"/>
      <w:r w:rsidRPr="0016112F">
        <w:rPr>
          <w:rFonts w:ascii="NewsGotT" w:hAnsi="NewsGotT"/>
          <w:lang w:val="pt-BR"/>
        </w:rPr>
        <w:t xml:space="preserve"> </w:t>
      </w:r>
      <w:proofErr w:type="spellStart"/>
      <w:r w:rsidRPr="0016112F">
        <w:rPr>
          <w:rFonts w:ascii="NewsGotT" w:hAnsi="NewsGotT"/>
          <w:lang w:val="pt-BR"/>
        </w:rPr>
        <w:t>Intensive</w:t>
      </w:r>
      <w:proofErr w:type="spellEnd"/>
      <w:r w:rsidRPr="0016112F">
        <w:rPr>
          <w:rFonts w:ascii="NewsGotT" w:hAnsi="NewsGotT"/>
          <w:lang w:val="pt-BR"/>
        </w:rPr>
        <w:t xml:space="preserve"> </w:t>
      </w:r>
      <w:proofErr w:type="spellStart"/>
      <w:r w:rsidRPr="0016112F">
        <w:rPr>
          <w:rFonts w:ascii="NewsGotT" w:hAnsi="NewsGotT"/>
          <w:lang w:val="pt-BR"/>
        </w:rPr>
        <w:t>Care</w:t>
      </w:r>
      <w:proofErr w:type="spellEnd"/>
      <w:r w:rsidRPr="0016112F">
        <w:rPr>
          <w:rFonts w:ascii="NewsGotT" w:hAnsi="NewsGotT"/>
          <w:lang w:val="pt-BR"/>
        </w:rPr>
        <w:t xml:space="preserve"> Unit (CAM-ICU) para doentes ventilados. </w:t>
      </w:r>
      <w:proofErr w:type="spellStart"/>
      <w:r w:rsidRPr="0016112F">
        <w:rPr>
          <w:rFonts w:ascii="NewsGotT" w:hAnsi="NewsGotT"/>
          <w:lang w:val="pt-BR"/>
        </w:rPr>
        <w:t>Também</w:t>
      </w:r>
      <w:proofErr w:type="spellEnd"/>
      <w:r w:rsidRPr="0016112F">
        <w:rPr>
          <w:rFonts w:ascii="NewsGotT" w:hAnsi="NewsGotT"/>
          <w:lang w:val="pt-BR"/>
        </w:rPr>
        <w:t xml:space="preserve"> foram recolhidos dados acerca do </w:t>
      </w:r>
      <w:proofErr w:type="spellStart"/>
      <w:r w:rsidRPr="0016112F">
        <w:rPr>
          <w:rFonts w:ascii="NewsGotT" w:hAnsi="NewsGotT"/>
          <w:lang w:val="pt-BR"/>
        </w:rPr>
        <w:t>histórico</w:t>
      </w:r>
      <w:proofErr w:type="spellEnd"/>
      <w:r w:rsidRPr="0016112F">
        <w:rPr>
          <w:rFonts w:ascii="NewsGotT" w:hAnsi="NewsGotT"/>
          <w:lang w:val="pt-BR"/>
        </w:rPr>
        <w:t xml:space="preserve"> </w:t>
      </w:r>
      <w:proofErr w:type="spellStart"/>
      <w:r w:rsidRPr="0016112F">
        <w:rPr>
          <w:rFonts w:ascii="NewsGotT" w:hAnsi="NewsGotT"/>
          <w:lang w:val="pt-BR"/>
        </w:rPr>
        <w:t>médico</w:t>
      </w:r>
      <w:proofErr w:type="spellEnd"/>
      <w:r w:rsidRPr="0016112F">
        <w:rPr>
          <w:rFonts w:ascii="NewsGotT" w:hAnsi="NewsGotT"/>
          <w:lang w:val="pt-BR"/>
        </w:rPr>
        <w:t xml:space="preserve">, medicamentos administrados, </w:t>
      </w:r>
      <w:proofErr w:type="spellStart"/>
      <w:r w:rsidRPr="0016112F">
        <w:rPr>
          <w:rFonts w:ascii="NewsGotT" w:hAnsi="NewsGotT"/>
          <w:lang w:val="pt-BR"/>
        </w:rPr>
        <w:t>medic</w:t>
      </w:r>
      <w:r w:rsidRPr="0016112F">
        <w:rPr>
          <w:lang w:val="pt-BR"/>
        </w:rPr>
        <w:t>̧</w:t>
      </w:r>
      <w:r w:rsidRPr="0016112F">
        <w:rPr>
          <w:rFonts w:ascii="NewsGotT" w:hAnsi="NewsGotT"/>
          <w:lang w:val="pt-BR"/>
        </w:rPr>
        <w:t>ões</w:t>
      </w:r>
      <w:proofErr w:type="spellEnd"/>
      <w:r w:rsidRPr="0016112F">
        <w:rPr>
          <w:rFonts w:ascii="NewsGotT" w:hAnsi="NewsGotT"/>
          <w:lang w:val="pt-BR"/>
        </w:rPr>
        <w:t xml:space="preserve"> </w:t>
      </w:r>
      <w:proofErr w:type="spellStart"/>
      <w:r w:rsidRPr="0016112F">
        <w:rPr>
          <w:rFonts w:ascii="NewsGotT" w:hAnsi="NewsGotT"/>
          <w:lang w:val="pt-BR"/>
        </w:rPr>
        <w:t>fisiológicas</w:t>
      </w:r>
      <w:proofErr w:type="spellEnd"/>
      <w:r w:rsidRPr="0016112F">
        <w:rPr>
          <w:rFonts w:ascii="NewsGotT" w:hAnsi="NewsGotT"/>
          <w:lang w:val="pt-BR"/>
        </w:rPr>
        <w:t xml:space="preserve"> e resultados laboratoriais. </w:t>
      </w:r>
      <w:proofErr w:type="spellStart"/>
      <w:r>
        <w:rPr>
          <w:rFonts w:ascii="NewsGotT" w:hAnsi="NewsGotT"/>
        </w:rPr>
        <w:t>Os</w:t>
      </w:r>
      <w:proofErr w:type="spellEnd"/>
      <w:r>
        <w:rPr>
          <w:rFonts w:ascii="NewsGotT" w:hAnsi="NewsGotT"/>
        </w:rPr>
        <w:t xml:space="preserve"> </w:t>
      </w:r>
      <w:proofErr w:type="spellStart"/>
      <w:r>
        <w:rPr>
          <w:rFonts w:ascii="NewsGotT" w:hAnsi="NewsGotT"/>
        </w:rPr>
        <w:t>algoritmos</w:t>
      </w:r>
      <w:proofErr w:type="spellEnd"/>
      <w:r>
        <w:rPr>
          <w:rFonts w:ascii="NewsGotT" w:hAnsi="NewsGotT"/>
        </w:rPr>
        <w:t xml:space="preserve"> </w:t>
      </w:r>
      <w:proofErr w:type="spellStart"/>
      <w:r>
        <w:rPr>
          <w:rFonts w:ascii="NewsGotT" w:hAnsi="NewsGotT"/>
        </w:rPr>
        <w:t>estudados</w:t>
      </w:r>
      <w:proofErr w:type="spellEnd"/>
      <w:r>
        <w:rPr>
          <w:rFonts w:ascii="NewsGotT" w:hAnsi="NewsGotT"/>
        </w:rPr>
        <w:t xml:space="preserve"> </w:t>
      </w:r>
      <w:proofErr w:type="spellStart"/>
      <w:r>
        <w:rPr>
          <w:rFonts w:ascii="NewsGotT" w:hAnsi="NewsGotT"/>
        </w:rPr>
        <w:t>incluíram</w:t>
      </w:r>
      <w:proofErr w:type="spellEnd"/>
      <w:r>
        <w:rPr>
          <w:rFonts w:ascii="NewsGotT" w:hAnsi="NewsGotT"/>
        </w:rPr>
        <w:t xml:space="preserve"> RL, </w:t>
      </w:r>
      <w:proofErr w:type="spellStart"/>
      <w:r>
        <w:rPr>
          <w:rFonts w:ascii="NewsGotT" w:hAnsi="NewsGotT"/>
        </w:rPr>
        <w:t>Árvore</w:t>
      </w:r>
      <w:proofErr w:type="spellEnd"/>
      <w:r>
        <w:rPr>
          <w:rFonts w:ascii="NewsGotT" w:hAnsi="NewsGotT"/>
        </w:rPr>
        <w:t xml:space="preserve"> de </w:t>
      </w:r>
      <w:proofErr w:type="spellStart"/>
      <w:r>
        <w:rPr>
          <w:rFonts w:ascii="NewsGotT" w:hAnsi="NewsGotT"/>
        </w:rPr>
        <w:t>Decisão</w:t>
      </w:r>
      <w:proofErr w:type="spellEnd"/>
      <w:r>
        <w:rPr>
          <w:rFonts w:ascii="NewsGotT" w:hAnsi="NewsGotT"/>
        </w:rPr>
        <w:t xml:space="preserve"> (AD), RF, Gradient Boosting Machine (GBM), Gaussian </w:t>
      </w:r>
      <w:proofErr w:type="spellStart"/>
      <w:r>
        <w:rPr>
          <w:rFonts w:ascii="NewsGotT" w:hAnsi="NewsGotT"/>
        </w:rPr>
        <w:t>Nai</w:t>
      </w:r>
      <w:r>
        <w:t>̈</w:t>
      </w:r>
      <w:r>
        <w:rPr>
          <w:rFonts w:ascii="NewsGotT" w:hAnsi="NewsGotT"/>
        </w:rPr>
        <w:t>ve</w:t>
      </w:r>
      <w:proofErr w:type="spellEnd"/>
      <w:r>
        <w:rPr>
          <w:rFonts w:ascii="NewsGotT" w:hAnsi="NewsGotT"/>
        </w:rPr>
        <w:t xml:space="preserve"> Bayes (GNB), Support Vector Machine (SVM), e K Nearest </w:t>
      </w:r>
      <w:proofErr w:type="spellStart"/>
      <w:r>
        <w:rPr>
          <w:rFonts w:ascii="NewsGotT" w:hAnsi="NewsGotT"/>
        </w:rPr>
        <w:t>Neighbor</w:t>
      </w:r>
      <w:proofErr w:type="spellEnd"/>
      <w:r>
        <w:rPr>
          <w:rFonts w:ascii="NewsGotT" w:hAnsi="NewsGotT"/>
        </w:rPr>
        <w:t xml:space="preserve"> (KNN). </w:t>
      </w:r>
      <w:r w:rsidRPr="0016112F">
        <w:rPr>
          <w:rFonts w:ascii="NewsGotT" w:hAnsi="NewsGotT"/>
          <w:lang w:val="pt-BR"/>
        </w:rPr>
        <w:t xml:space="preserve">Com este estudo, foi </w:t>
      </w:r>
      <w:proofErr w:type="spellStart"/>
      <w:r w:rsidRPr="0016112F">
        <w:rPr>
          <w:rFonts w:ascii="NewsGotT" w:hAnsi="NewsGotT"/>
          <w:lang w:val="pt-BR"/>
        </w:rPr>
        <w:t>possível</w:t>
      </w:r>
      <w:proofErr w:type="spellEnd"/>
      <w:r w:rsidRPr="0016112F">
        <w:rPr>
          <w:rFonts w:ascii="NewsGotT" w:hAnsi="NewsGotT"/>
          <w:lang w:val="pt-BR"/>
        </w:rPr>
        <w:t xml:space="preserve"> concluir que os algoritmos de RF, GBM e RL apresentaram a melhor capacidade de </w:t>
      </w:r>
      <w:proofErr w:type="spellStart"/>
      <w:r w:rsidRPr="0016112F">
        <w:rPr>
          <w:rFonts w:ascii="NewsGotT" w:hAnsi="NewsGotT"/>
          <w:lang w:val="pt-BR"/>
        </w:rPr>
        <w:t>previsão</w:t>
      </w:r>
      <w:proofErr w:type="spellEnd"/>
      <w:r w:rsidRPr="0016112F">
        <w:rPr>
          <w:rFonts w:ascii="NewsGotT" w:hAnsi="NewsGotT"/>
          <w:lang w:val="pt-BR"/>
        </w:rPr>
        <w:t xml:space="preserve"> com o valor da </w:t>
      </w:r>
      <w:proofErr w:type="spellStart"/>
      <w:r w:rsidRPr="0016112F">
        <w:rPr>
          <w:rFonts w:ascii="NewsGotT" w:hAnsi="NewsGotT"/>
          <w:lang w:val="pt-BR"/>
        </w:rPr>
        <w:t>área</w:t>
      </w:r>
      <w:proofErr w:type="spellEnd"/>
      <w:r w:rsidRPr="0016112F">
        <w:rPr>
          <w:rFonts w:ascii="NewsGotT" w:hAnsi="NewsGotT"/>
          <w:lang w:val="pt-BR"/>
        </w:rPr>
        <w:t xml:space="preserve"> abaixo da curva ROC de 0,85 a 0,86. Tendo demonstrado, que o uso de algoritmos de ML para a </w:t>
      </w:r>
      <w:proofErr w:type="spellStart"/>
      <w:r w:rsidRPr="0016112F">
        <w:rPr>
          <w:rFonts w:ascii="NewsGotT" w:hAnsi="NewsGotT"/>
          <w:lang w:val="pt-BR"/>
        </w:rPr>
        <w:t>identificac</w:t>
      </w:r>
      <w:r w:rsidRPr="0016112F">
        <w:rPr>
          <w:lang w:val="pt-BR"/>
        </w:rPr>
        <w:t>̧</w:t>
      </w:r>
      <w:r w:rsidRPr="0016112F">
        <w:rPr>
          <w:rFonts w:ascii="NewsGotT" w:hAnsi="NewsGotT"/>
          <w:lang w:val="pt-BR"/>
        </w:rPr>
        <w:t>ão</w:t>
      </w:r>
      <w:proofErr w:type="spellEnd"/>
      <w:r w:rsidRPr="0016112F">
        <w:rPr>
          <w:rFonts w:ascii="NewsGotT" w:hAnsi="NewsGotT"/>
          <w:lang w:val="pt-BR"/>
        </w:rPr>
        <w:t xml:space="preserve"> de delirium pode ser uma boa abordagem na </w:t>
      </w:r>
      <w:proofErr w:type="spellStart"/>
      <w:r w:rsidRPr="0016112F">
        <w:rPr>
          <w:rFonts w:ascii="NewsGotT" w:hAnsi="NewsGotT"/>
          <w:lang w:val="pt-BR"/>
        </w:rPr>
        <w:t>prática</w:t>
      </w:r>
      <w:proofErr w:type="spellEnd"/>
      <w:r w:rsidRPr="0016112F">
        <w:rPr>
          <w:rFonts w:ascii="NewsGotT" w:hAnsi="NewsGotT"/>
          <w:lang w:val="pt-BR"/>
        </w:rPr>
        <w:t xml:space="preserve"> cl</w:t>
      </w:r>
      <w:r w:rsidR="002F0ABF">
        <w:rPr>
          <w:rFonts w:ascii="NewsGotT" w:hAnsi="NewsGotT"/>
          <w:lang w:val="pt-BR"/>
        </w:rPr>
        <w:t>í</w:t>
      </w:r>
      <w:r w:rsidRPr="0016112F">
        <w:rPr>
          <w:rFonts w:ascii="NewsGotT" w:hAnsi="NewsGotT"/>
          <w:lang w:val="pt-BR"/>
        </w:rPr>
        <w:t xml:space="preserve">nica, na medida em que podem permitir identificar casos que passariam despercebidos (Lee, Mueller, Nick Street, &amp; M. </w:t>
      </w:r>
      <w:proofErr w:type="spellStart"/>
      <w:r w:rsidRPr="0016112F">
        <w:rPr>
          <w:rFonts w:ascii="NewsGotT" w:hAnsi="NewsGotT"/>
          <w:lang w:val="pt-BR"/>
        </w:rPr>
        <w:t>Carnahan</w:t>
      </w:r>
      <w:proofErr w:type="spellEnd"/>
      <w:r w:rsidRPr="0016112F">
        <w:rPr>
          <w:rFonts w:ascii="NewsGotT" w:hAnsi="NewsGotT"/>
          <w:lang w:val="pt-BR"/>
        </w:rPr>
        <w:t xml:space="preserve">, 2021). </w:t>
      </w:r>
      <w:r w:rsidR="002F0ABF">
        <w:rPr>
          <w:rFonts w:ascii="NewsGotT" w:hAnsi="NewsGotT"/>
          <w:lang w:val="pt-BR"/>
        </w:rPr>
        <w:t xml:space="preserve"> </w:t>
      </w:r>
      <w:r w:rsidR="002F0ABF" w:rsidRPr="002F0ABF">
        <w:rPr>
          <w:rFonts w:ascii="NewsGotT" w:hAnsi="NewsGotT"/>
          <w:lang w:val="pt-BR"/>
        </w:rPr>
        <w:t xml:space="preserve">Neste sentido, é importante frisar que a </w:t>
      </w:r>
      <w:proofErr w:type="spellStart"/>
      <w:r w:rsidR="002F0ABF" w:rsidRPr="002F0ABF">
        <w:rPr>
          <w:rFonts w:ascii="NewsGotT" w:hAnsi="NewsGotT"/>
          <w:lang w:val="pt-BR"/>
        </w:rPr>
        <w:t>identific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precoce de doentes com risco de desenvolver delirium pode facilitar a </w:t>
      </w:r>
      <w:proofErr w:type="spellStart"/>
      <w:r w:rsidR="002F0ABF" w:rsidRPr="002F0ABF">
        <w:rPr>
          <w:rFonts w:ascii="NewsGotT" w:hAnsi="NewsGotT"/>
          <w:lang w:val="pt-BR"/>
        </w:rPr>
        <w:t>preven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esta </w:t>
      </w:r>
      <w:proofErr w:type="spellStart"/>
      <w:r w:rsidR="002F0ABF" w:rsidRPr="002F0ABF">
        <w:rPr>
          <w:rFonts w:ascii="NewsGotT" w:hAnsi="NewsGotT"/>
          <w:lang w:val="pt-BR"/>
        </w:rPr>
        <w:t>perturb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e assim melhorar a qualidade de vida dos pacientes. Neste seguimento, foram desenvolvidos modelos preditivos para a </w:t>
      </w:r>
      <w:proofErr w:type="spellStart"/>
      <w:r w:rsidR="002F0ABF" w:rsidRPr="002F0ABF">
        <w:rPr>
          <w:rFonts w:ascii="NewsGotT" w:hAnsi="NewsGotT"/>
          <w:lang w:val="pt-BR"/>
        </w:rPr>
        <w:t>dete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o delirium, que demonstraram ser uma vantagem na </w:t>
      </w:r>
      <w:proofErr w:type="spellStart"/>
      <w:r w:rsidR="002F0ABF" w:rsidRPr="002F0ABF">
        <w:rPr>
          <w:rFonts w:ascii="NewsGotT" w:hAnsi="NewsGotT"/>
          <w:lang w:val="pt-BR"/>
        </w:rPr>
        <w:t>prática</w:t>
      </w:r>
      <w:proofErr w:type="spellEnd"/>
      <w:r w:rsidR="002F0ABF" w:rsidRPr="002F0ABF">
        <w:rPr>
          <w:rFonts w:ascii="NewsGotT" w:hAnsi="NewsGotT"/>
          <w:lang w:val="pt-BR"/>
        </w:rPr>
        <w:t xml:space="preserve"> </w:t>
      </w:r>
      <w:proofErr w:type="gramStart"/>
      <w:r w:rsidR="002F0ABF" w:rsidRPr="002F0ABF">
        <w:rPr>
          <w:rFonts w:ascii="NewsGotT" w:hAnsi="NewsGotT"/>
          <w:lang w:val="pt-BR"/>
        </w:rPr>
        <w:t>clinica</w:t>
      </w:r>
      <w:proofErr w:type="gramEnd"/>
      <w:r w:rsidR="002F0ABF" w:rsidRPr="002F0ABF">
        <w:rPr>
          <w:rFonts w:ascii="NewsGotT" w:hAnsi="NewsGotT"/>
          <w:lang w:val="pt-BR"/>
        </w:rPr>
        <w:t xml:space="preserve"> </w:t>
      </w:r>
      <w:proofErr w:type="spellStart"/>
      <w:r w:rsidR="002F0ABF" w:rsidRPr="002F0ABF">
        <w:rPr>
          <w:rFonts w:ascii="NewsGotT" w:hAnsi="NewsGotT"/>
          <w:lang w:val="pt-BR"/>
        </w:rPr>
        <w:t>diária</w:t>
      </w:r>
      <w:proofErr w:type="spellEnd"/>
      <w:r w:rsidR="002F0ABF" w:rsidRPr="002F0ABF">
        <w:rPr>
          <w:rFonts w:ascii="NewsGotT" w:hAnsi="NewsGotT"/>
          <w:lang w:val="pt-BR"/>
        </w:rPr>
        <w:t xml:space="preserve"> (Van </w:t>
      </w:r>
      <w:proofErr w:type="spellStart"/>
      <w:r w:rsidR="002F0ABF" w:rsidRPr="002F0ABF">
        <w:rPr>
          <w:rFonts w:ascii="NewsGotT" w:hAnsi="NewsGotT"/>
          <w:lang w:val="pt-BR"/>
        </w:rPr>
        <w:t>Den</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Boogaard</w:t>
      </w:r>
      <w:proofErr w:type="spellEnd"/>
      <w:r w:rsidR="002F0ABF" w:rsidRPr="002F0ABF">
        <w:rPr>
          <w:rFonts w:ascii="NewsGotT" w:hAnsi="NewsGotT"/>
          <w:lang w:val="pt-BR"/>
        </w:rPr>
        <w:t xml:space="preserve"> et al., 2012). O </w:t>
      </w:r>
      <w:proofErr w:type="spellStart"/>
      <w:r w:rsidR="002F0ABF" w:rsidRPr="002F0ABF">
        <w:rPr>
          <w:rFonts w:ascii="NewsGotT" w:hAnsi="NewsGotT"/>
          <w:lang w:val="pt-BR"/>
        </w:rPr>
        <w:t>PREdiction</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of</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DELIRium</w:t>
      </w:r>
      <w:proofErr w:type="spellEnd"/>
      <w:r w:rsidR="002F0ABF" w:rsidRPr="002F0ABF">
        <w:rPr>
          <w:rFonts w:ascii="NewsGotT" w:hAnsi="NewsGotT"/>
          <w:lang w:val="pt-BR"/>
        </w:rPr>
        <w:t xml:space="preserve"> for </w:t>
      </w:r>
      <w:proofErr w:type="spellStart"/>
      <w:r w:rsidR="002F0ABF" w:rsidRPr="002F0ABF">
        <w:rPr>
          <w:rFonts w:ascii="NewsGotT" w:hAnsi="NewsGotT"/>
          <w:lang w:val="pt-BR"/>
        </w:rPr>
        <w:t>Intensive</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Care</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patients</w:t>
      </w:r>
      <w:proofErr w:type="spellEnd"/>
      <w:r w:rsidR="002F0ABF" w:rsidRPr="002F0ABF">
        <w:rPr>
          <w:rFonts w:ascii="NewsGotT" w:hAnsi="NewsGotT"/>
          <w:lang w:val="pt-BR"/>
        </w:rPr>
        <w:t xml:space="preserve"> (PRE-DELIRIC), foi um modelo de </w:t>
      </w:r>
      <w:proofErr w:type="spellStart"/>
      <w:r w:rsidR="002F0ABF" w:rsidRPr="002F0ABF">
        <w:rPr>
          <w:rFonts w:ascii="NewsGotT" w:hAnsi="NewsGotT"/>
          <w:lang w:val="pt-BR"/>
        </w:rPr>
        <w:t>previsão</w:t>
      </w:r>
      <w:proofErr w:type="spellEnd"/>
      <w:r w:rsidR="002F0ABF" w:rsidRPr="002F0ABF">
        <w:rPr>
          <w:rFonts w:ascii="NewsGotT" w:hAnsi="NewsGotT"/>
          <w:lang w:val="pt-BR"/>
        </w:rPr>
        <w:t xml:space="preserve"> do delirium criado em 2012 para uso na medicina de cuidados intensivos. Este modelo prev</w:t>
      </w:r>
      <w:r w:rsidR="00DF5981">
        <w:rPr>
          <w:lang w:val="pt-BR"/>
        </w:rPr>
        <w:t xml:space="preserve">ê </w:t>
      </w:r>
      <w:r w:rsidR="002F0ABF" w:rsidRPr="002F0ABF">
        <w:rPr>
          <w:rFonts w:ascii="NewsGotT" w:hAnsi="NewsGotT"/>
          <w:lang w:val="pt-BR"/>
        </w:rPr>
        <w:t xml:space="preserve">o desenvolvimento de delirium ao longo do internamento, mediante 10 </w:t>
      </w:r>
      <w:proofErr w:type="spellStart"/>
      <w:r w:rsidR="002F0ABF" w:rsidRPr="002F0ABF">
        <w:rPr>
          <w:rFonts w:ascii="NewsGotT" w:hAnsi="NewsGotT"/>
          <w:lang w:val="pt-BR"/>
        </w:rPr>
        <w:t>preditores</w:t>
      </w:r>
      <w:proofErr w:type="spellEnd"/>
      <w:r w:rsidR="002F0ABF" w:rsidRPr="002F0ABF">
        <w:rPr>
          <w:rFonts w:ascii="NewsGotT" w:hAnsi="NewsGotT"/>
          <w:lang w:val="pt-BR"/>
        </w:rPr>
        <w:t xml:space="preserve"> (idade, grupo </w:t>
      </w:r>
      <w:r w:rsidR="00DF5981">
        <w:rPr>
          <w:rFonts w:ascii="NewsGotT" w:hAnsi="NewsGotT"/>
          <w:lang w:val="pt-BR"/>
        </w:rPr>
        <w:t>diagnóstico</w:t>
      </w:r>
      <w:r w:rsidR="002F0ABF" w:rsidRPr="002F0ABF">
        <w:rPr>
          <w:rFonts w:ascii="NewsGotT" w:hAnsi="NewsGotT"/>
          <w:lang w:val="pt-BR"/>
        </w:rPr>
        <w:t xml:space="preserve">, coma, </w:t>
      </w:r>
      <w:r w:rsidR="00DF5981">
        <w:rPr>
          <w:rFonts w:ascii="NewsGotT" w:hAnsi="NewsGotT"/>
          <w:lang w:val="pt-BR"/>
        </w:rPr>
        <w:t>admissão</w:t>
      </w:r>
      <w:r w:rsidR="002F0ABF" w:rsidRPr="002F0ABF">
        <w:rPr>
          <w:rFonts w:ascii="NewsGotT" w:hAnsi="NewsGotT"/>
          <w:lang w:val="pt-BR"/>
        </w:rPr>
        <w:t xml:space="preserve"> urgente, </w:t>
      </w:r>
      <w:proofErr w:type="spellStart"/>
      <w:r w:rsidR="002F0ABF" w:rsidRPr="002F0ABF">
        <w:rPr>
          <w:rFonts w:ascii="NewsGotT" w:hAnsi="NewsGotT"/>
          <w:lang w:val="pt-BR"/>
        </w:rPr>
        <w:t>administr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e morfina, ureia, </w:t>
      </w:r>
      <w:proofErr w:type="spellStart"/>
      <w:r w:rsidR="002F0ABF" w:rsidRPr="002F0ABF">
        <w:rPr>
          <w:rFonts w:ascii="NewsGotT" w:hAnsi="NewsGotT"/>
          <w:lang w:val="pt-BR"/>
        </w:rPr>
        <w:t>infe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sed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acidose </w:t>
      </w:r>
      <w:proofErr w:type="spellStart"/>
      <w:r w:rsidR="002F0ABF" w:rsidRPr="002F0ABF">
        <w:rPr>
          <w:rFonts w:ascii="NewsGotT" w:hAnsi="NewsGotT"/>
          <w:lang w:val="pt-BR"/>
        </w:rPr>
        <w:t>metabólica</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pontua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Acute</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Physiology</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and</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Chronic</w:t>
      </w:r>
      <w:proofErr w:type="spellEnd"/>
      <w:r w:rsidR="002F0ABF" w:rsidRPr="002F0ABF">
        <w:rPr>
          <w:rFonts w:ascii="NewsGotT" w:hAnsi="NewsGotT"/>
          <w:lang w:val="pt-BR"/>
        </w:rPr>
        <w:t xml:space="preserve"> Health </w:t>
      </w:r>
      <w:proofErr w:type="spellStart"/>
      <w:r w:rsidR="002F0ABF" w:rsidRPr="002F0ABF">
        <w:rPr>
          <w:rFonts w:ascii="NewsGotT" w:hAnsi="NewsGotT"/>
          <w:lang w:val="pt-BR"/>
        </w:rPr>
        <w:t>Evaluation</w:t>
      </w:r>
      <w:proofErr w:type="spellEnd"/>
      <w:r w:rsidR="002F0ABF" w:rsidRPr="002F0ABF">
        <w:rPr>
          <w:rFonts w:ascii="NewsGotT" w:hAnsi="NewsGotT"/>
          <w:lang w:val="pt-BR"/>
        </w:rPr>
        <w:t xml:space="preserve">-II (APACHE-II) </w:t>
      </w:r>
      <w:proofErr w:type="spellStart"/>
      <w:r w:rsidR="002F0ABF" w:rsidRPr="002F0ABF">
        <w:rPr>
          <w:rFonts w:ascii="NewsGotT" w:hAnsi="NewsGotT"/>
          <w:lang w:val="pt-BR"/>
        </w:rPr>
        <w:t>avaliáveis</w:t>
      </w:r>
      <w:proofErr w:type="spellEnd"/>
      <w:r w:rsidR="002F0ABF" w:rsidRPr="002F0ABF">
        <w:rPr>
          <w:rFonts w:ascii="NewsGotT" w:hAnsi="NewsGotT"/>
          <w:lang w:val="pt-BR"/>
        </w:rPr>
        <w:t xml:space="preserve"> 24 horas </w:t>
      </w:r>
      <w:proofErr w:type="spellStart"/>
      <w:r w:rsidR="002F0ABF" w:rsidRPr="002F0ABF">
        <w:rPr>
          <w:rFonts w:ascii="NewsGotT" w:hAnsi="NewsGotT"/>
          <w:lang w:val="pt-BR"/>
        </w:rPr>
        <w:t>após</w:t>
      </w:r>
      <w:proofErr w:type="spellEnd"/>
      <w:r w:rsidR="002F0ABF" w:rsidRPr="002F0ABF">
        <w:rPr>
          <w:rFonts w:ascii="NewsGotT" w:hAnsi="NewsGotT"/>
          <w:lang w:val="pt-BR"/>
        </w:rPr>
        <w:t xml:space="preserve"> a </w:t>
      </w:r>
      <w:proofErr w:type="spellStart"/>
      <w:r w:rsidR="002F0ABF" w:rsidRPr="002F0ABF">
        <w:rPr>
          <w:rFonts w:ascii="NewsGotT" w:hAnsi="NewsGotT"/>
          <w:lang w:val="pt-BR"/>
        </w:rPr>
        <w:t>admissão</w:t>
      </w:r>
      <w:proofErr w:type="spellEnd"/>
      <w:r w:rsidR="002F0ABF" w:rsidRPr="002F0ABF">
        <w:rPr>
          <w:rFonts w:ascii="NewsGotT" w:hAnsi="NewsGotT"/>
          <w:lang w:val="pt-BR"/>
        </w:rPr>
        <w:t xml:space="preserve"> do doente (</w:t>
      </w:r>
      <w:proofErr w:type="spellStart"/>
      <w:r w:rsidR="002F0ABF" w:rsidRPr="002F0ABF">
        <w:rPr>
          <w:rFonts w:ascii="NewsGotT" w:hAnsi="NewsGotT"/>
          <w:lang w:val="pt-BR"/>
        </w:rPr>
        <w:t>Liang</w:t>
      </w:r>
      <w:proofErr w:type="spellEnd"/>
      <w:r w:rsidR="002F0ABF" w:rsidRPr="002F0ABF">
        <w:rPr>
          <w:rFonts w:ascii="NewsGotT" w:hAnsi="NewsGotT"/>
          <w:lang w:val="pt-BR"/>
        </w:rPr>
        <w:t xml:space="preserve"> et al., 2020; Van </w:t>
      </w:r>
      <w:proofErr w:type="spellStart"/>
      <w:r w:rsidR="002F0ABF" w:rsidRPr="002F0ABF">
        <w:rPr>
          <w:rFonts w:ascii="NewsGotT" w:hAnsi="NewsGotT"/>
          <w:lang w:val="pt-BR"/>
        </w:rPr>
        <w:t>Den</w:t>
      </w:r>
      <w:proofErr w:type="spellEnd"/>
      <w:r w:rsidR="002F0ABF" w:rsidRPr="002F0ABF">
        <w:rPr>
          <w:rFonts w:ascii="NewsGotT" w:hAnsi="NewsGotT"/>
          <w:lang w:val="pt-BR"/>
        </w:rPr>
        <w:t xml:space="preserve"> </w:t>
      </w:r>
      <w:proofErr w:type="spellStart"/>
      <w:r w:rsidR="002F0ABF" w:rsidRPr="002F0ABF">
        <w:rPr>
          <w:rFonts w:ascii="NewsGotT" w:hAnsi="NewsGotT"/>
          <w:lang w:val="pt-BR"/>
        </w:rPr>
        <w:t>Boogaard</w:t>
      </w:r>
      <w:proofErr w:type="spellEnd"/>
      <w:r w:rsidR="002F0ABF" w:rsidRPr="002F0ABF">
        <w:rPr>
          <w:rFonts w:ascii="NewsGotT" w:hAnsi="NewsGotT"/>
          <w:lang w:val="pt-BR"/>
        </w:rPr>
        <w:t xml:space="preserve"> et al., 2012). Segundo </w:t>
      </w:r>
      <w:proofErr w:type="spellStart"/>
      <w:r w:rsidR="002F0ABF" w:rsidRPr="002F0ABF">
        <w:rPr>
          <w:rFonts w:ascii="NewsGotT" w:hAnsi="NewsGotT"/>
          <w:lang w:val="pt-BR"/>
        </w:rPr>
        <w:t>Liang</w:t>
      </w:r>
      <w:proofErr w:type="spellEnd"/>
      <w:r w:rsidR="002F0ABF" w:rsidRPr="002F0ABF">
        <w:rPr>
          <w:rFonts w:ascii="NewsGotT" w:hAnsi="NewsGotT"/>
          <w:lang w:val="pt-BR"/>
        </w:rPr>
        <w:t xml:space="preserve"> et al. (2020), o PRE-DELIRIC tem um elevado valor preditivo e </w:t>
      </w:r>
      <w:proofErr w:type="spellStart"/>
      <w:r w:rsidR="002F0ABF" w:rsidRPr="002F0ABF">
        <w:rPr>
          <w:rFonts w:ascii="NewsGotT" w:hAnsi="NewsGotT"/>
          <w:lang w:val="pt-BR"/>
        </w:rPr>
        <w:t>e</w:t>
      </w:r>
      <w:proofErr w:type="spellEnd"/>
      <w:r w:rsidR="002F0ABF" w:rsidRPr="002F0ABF">
        <w:rPr>
          <w:rFonts w:ascii="NewsGotT" w:hAnsi="NewsGotT"/>
          <w:lang w:val="pt-BR"/>
        </w:rPr>
        <w:t xml:space="preserve">́ sugerido que este modelo seja adotado em unidades de cuidados intensivos (UCI) para a </w:t>
      </w:r>
      <w:proofErr w:type="spellStart"/>
      <w:r w:rsidR="002F0ABF" w:rsidRPr="002F0ABF">
        <w:rPr>
          <w:rFonts w:ascii="NewsGotT" w:hAnsi="NewsGotT"/>
          <w:lang w:val="pt-BR"/>
        </w:rPr>
        <w:t>detec</w:t>
      </w:r>
      <w:r w:rsidR="002F0ABF" w:rsidRPr="002F0ABF">
        <w:rPr>
          <w:lang w:val="pt-BR"/>
        </w:rPr>
        <w:t>̧</w:t>
      </w:r>
      <w:r w:rsidR="002F0ABF" w:rsidRPr="002F0ABF">
        <w:rPr>
          <w:rFonts w:ascii="NewsGotT" w:hAnsi="NewsGotT"/>
          <w:lang w:val="pt-BR"/>
        </w:rPr>
        <w:t>ão</w:t>
      </w:r>
      <w:proofErr w:type="spellEnd"/>
      <w:r w:rsidR="002F0ABF" w:rsidRPr="002F0ABF">
        <w:rPr>
          <w:rFonts w:ascii="NewsGotT" w:hAnsi="NewsGotT"/>
          <w:lang w:val="pt-BR"/>
        </w:rPr>
        <w:t xml:space="preserve"> do delirium em doentes de alto risco, pois contribui para uma melhor </w:t>
      </w:r>
      <w:proofErr w:type="spellStart"/>
      <w:r w:rsidR="002F0ABF" w:rsidRPr="002F0ABF">
        <w:rPr>
          <w:rFonts w:ascii="NewsGotT" w:hAnsi="NewsGotT"/>
          <w:lang w:val="pt-BR"/>
        </w:rPr>
        <w:t>gestão</w:t>
      </w:r>
      <w:proofErr w:type="spellEnd"/>
      <w:r w:rsidR="002F0ABF" w:rsidRPr="002F0ABF">
        <w:rPr>
          <w:rFonts w:ascii="NewsGotT" w:hAnsi="NewsGotT"/>
          <w:lang w:val="pt-BR"/>
        </w:rPr>
        <w:t xml:space="preserve"> de recursos assim como uma melhoria na vida dos pacientes. </w:t>
      </w:r>
    </w:p>
    <w:p w14:paraId="354AADAE" w14:textId="0CF5B951" w:rsidR="00DF5981" w:rsidRDefault="00DF5981" w:rsidP="002F0ABF">
      <w:pPr>
        <w:pStyle w:val="NormalWeb"/>
        <w:rPr>
          <w:rFonts w:ascii="NewsGotT" w:hAnsi="NewsGotT"/>
          <w:lang w:val="pt-BR"/>
        </w:rPr>
      </w:pPr>
    </w:p>
    <w:p w14:paraId="49D313E2" w14:textId="41AE90D1" w:rsidR="00DF5981" w:rsidRDefault="00DF5981" w:rsidP="002F0ABF">
      <w:pPr>
        <w:pStyle w:val="NormalWeb"/>
        <w:rPr>
          <w:rFonts w:ascii="NewsGotT" w:hAnsi="NewsGotT"/>
          <w:lang w:val="pt-BR"/>
        </w:rPr>
      </w:pPr>
    </w:p>
    <w:p w14:paraId="63C86542" w14:textId="19AC301D" w:rsidR="00DF5981" w:rsidRDefault="00DF5981" w:rsidP="00DF5981">
      <w:pPr>
        <w:pStyle w:val="NormalWeb"/>
        <w:rPr>
          <w:rFonts w:ascii="NewsGotT" w:hAnsi="NewsGotT"/>
          <w:lang w:val="pt-BR"/>
        </w:rPr>
      </w:pPr>
      <w:r w:rsidRPr="00DF5981">
        <w:rPr>
          <w:rFonts w:ascii="NewsGotT" w:hAnsi="NewsGotT"/>
          <w:lang w:val="pt-BR"/>
        </w:rPr>
        <w:lastRenderedPageBreak/>
        <w:t xml:space="preserve">Em 2015, foi validado outro modelo para </w:t>
      </w:r>
      <w:proofErr w:type="spellStart"/>
      <w:r w:rsidRPr="00DF5981">
        <w:rPr>
          <w:rFonts w:ascii="NewsGotT" w:hAnsi="NewsGotT"/>
          <w:lang w:val="pt-BR"/>
        </w:rPr>
        <w:t>detec</w:t>
      </w:r>
      <w:r w:rsidRPr="00DF5981">
        <w:rPr>
          <w:lang w:val="pt-BR"/>
        </w:rPr>
        <w:t>̧</w:t>
      </w:r>
      <w:r w:rsidRPr="00DF5981">
        <w:rPr>
          <w:rFonts w:ascii="NewsGotT" w:hAnsi="NewsGotT"/>
          <w:lang w:val="pt-BR"/>
        </w:rPr>
        <w:t>ão</w:t>
      </w:r>
      <w:proofErr w:type="spellEnd"/>
      <w:r w:rsidRPr="00DF5981">
        <w:rPr>
          <w:rFonts w:ascii="NewsGotT" w:hAnsi="NewsGotT"/>
          <w:lang w:val="pt-BR"/>
        </w:rPr>
        <w:t xml:space="preserve"> precoce do delirium para cuidados intensivos, denominado por </w:t>
      </w:r>
      <w:proofErr w:type="spellStart"/>
      <w:r w:rsidRPr="00DF5981">
        <w:rPr>
          <w:rFonts w:ascii="NewsGotT" w:hAnsi="NewsGotT"/>
          <w:lang w:val="pt-BR"/>
        </w:rPr>
        <w:t>Early</w:t>
      </w:r>
      <w:proofErr w:type="spellEnd"/>
      <w:r w:rsidRPr="00DF5981">
        <w:rPr>
          <w:rFonts w:ascii="NewsGotT" w:hAnsi="NewsGotT"/>
          <w:lang w:val="pt-BR"/>
        </w:rPr>
        <w:t xml:space="preserve"> </w:t>
      </w:r>
      <w:proofErr w:type="spellStart"/>
      <w:r w:rsidRPr="00DF5981">
        <w:rPr>
          <w:rFonts w:ascii="NewsGotT" w:hAnsi="NewsGotT"/>
          <w:lang w:val="pt-BR"/>
        </w:rPr>
        <w:t>PREdiction</w:t>
      </w:r>
      <w:proofErr w:type="spellEnd"/>
      <w:r w:rsidRPr="00DF5981">
        <w:rPr>
          <w:rFonts w:ascii="NewsGotT" w:hAnsi="NewsGotT"/>
          <w:lang w:val="pt-BR"/>
        </w:rPr>
        <w:t xml:space="preserve"> </w:t>
      </w:r>
      <w:proofErr w:type="spellStart"/>
      <w:r w:rsidRPr="00DF5981">
        <w:rPr>
          <w:rFonts w:ascii="NewsGotT" w:hAnsi="NewsGotT"/>
          <w:lang w:val="pt-BR"/>
        </w:rPr>
        <w:t>of</w:t>
      </w:r>
      <w:proofErr w:type="spellEnd"/>
      <w:r w:rsidRPr="00DF5981">
        <w:rPr>
          <w:rFonts w:ascii="NewsGotT" w:hAnsi="NewsGotT"/>
          <w:lang w:val="pt-BR"/>
        </w:rPr>
        <w:t xml:space="preserve"> </w:t>
      </w:r>
      <w:proofErr w:type="spellStart"/>
      <w:r w:rsidRPr="00DF5981">
        <w:rPr>
          <w:rFonts w:ascii="NewsGotT" w:hAnsi="NewsGotT"/>
          <w:lang w:val="pt-BR"/>
        </w:rPr>
        <w:t>DELIRium</w:t>
      </w:r>
      <w:proofErr w:type="spellEnd"/>
      <w:r w:rsidRPr="00DF5981">
        <w:rPr>
          <w:rFonts w:ascii="NewsGotT" w:hAnsi="NewsGotT"/>
          <w:lang w:val="pt-BR"/>
        </w:rPr>
        <w:t xml:space="preserve"> for </w:t>
      </w:r>
      <w:proofErr w:type="spellStart"/>
      <w:r w:rsidRPr="00DF5981">
        <w:rPr>
          <w:rFonts w:ascii="NewsGotT" w:hAnsi="NewsGotT"/>
          <w:lang w:val="pt-BR"/>
        </w:rPr>
        <w:t>Intensive</w:t>
      </w:r>
      <w:proofErr w:type="spellEnd"/>
      <w:r w:rsidRPr="00DF5981">
        <w:rPr>
          <w:rFonts w:ascii="NewsGotT" w:hAnsi="NewsGotT"/>
          <w:lang w:val="pt-BR"/>
        </w:rPr>
        <w:t xml:space="preserve"> </w:t>
      </w:r>
      <w:proofErr w:type="spellStart"/>
      <w:r w:rsidRPr="00DF5981">
        <w:rPr>
          <w:rFonts w:ascii="NewsGotT" w:hAnsi="NewsGotT"/>
          <w:lang w:val="pt-BR"/>
        </w:rPr>
        <w:t>Care</w:t>
      </w:r>
      <w:proofErr w:type="spellEnd"/>
      <w:r w:rsidRPr="00DF5981">
        <w:rPr>
          <w:rFonts w:ascii="NewsGotT" w:hAnsi="NewsGotT"/>
          <w:lang w:val="pt-BR"/>
        </w:rPr>
        <w:t xml:space="preserve"> </w:t>
      </w:r>
      <w:proofErr w:type="spellStart"/>
      <w:r w:rsidRPr="00DF5981">
        <w:rPr>
          <w:rFonts w:ascii="NewsGotT" w:hAnsi="NewsGotT"/>
          <w:lang w:val="pt-BR"/>
        </w:rPr>
        <w:t>patient</w:t>
      </w:r>
      <w:proofErr w:type="spellEnd"/>
      <w:r w:rsidRPr="00DF5981">
        <w:rPr>
          <w:rFonts w:ascii="NewsGotT" w:hAnsi="NewsGotT"/>
          <w:lang w:val="pt-BR"/>
        </w:rPr>
        <w:t xml:space="preserve"> (E-PRE-DELIRIC). Este modelo é </w:t>
      </w:r>
      <w:proofErr w:type="spellStart"/>
      <w:r w:rsidRPr="00DF5981">
        <w:rPr>
          <w:rFonts w:ascii="NewsGotT" w:hAnsi="NewsGotT"/>
          <w:lang w:val="pt-BR"/>
        </w:rPr>
        <w:t>constituído</w:t>
      </w:r>
      <w:proofErr w:type="spellEnd"/>
      <w:r w:rsidRPr="00DF5981">
        <w:rPr>
          <w:rFonts w:ascii="NewsGotT" w:hAnsi="NewsGotT"/>
          <w:lang w:val="pt-BR"/>
        </w:rPr>
        <w:t xml:space="preserve"> por nove </w:t>
      </w:r>
      <w:proofErr w:type="spellStart"/>
      <w:r w:rsidRPr="00DF5981">
        <w:rPr>
          <w:rFonts w:ascii="NewsGotT" w:hAnsi="NewsGotT"/>
          <w:lang w:val="pt-BR"/>
        </w:rPr>
        <w:t>preditores</w:t>
      </w:r>
      <w:proofErr w:type="spellEnd"/>
      <w:r w:rsidRPr="00DF5981">
        <w:rPr>
          <w:rFonts w:ascii="NewsGotT" w:hAnsi="NewsGotT"/>
          <w:lang w:val="pt-BR"/>
        </w:rPr>
        <w:t xml:space="preserve">: idade, </w:t>
      </w:r>
      <w:proofErr w:type="spellStart"/>
      <w:r w:rsidRPr="00DF5981">
        <w:rPr>
          <w:rFonts w:ascii="NewsGotT" w:hAnsi="NewsGotT"/>
          <w:lang w:val="pt-BR"/>
        </w:rPr>
        <w:t>histórico</w:t>
      </w:r>
      <w:proofErr w:type="spellEnd"/>
      <w:r w:rsidRPr="00DF5981">
        <w:rPr>
          <w:rFonts w:ascii="NewsGotT" w:hAnsi="NewsGotT"/>
          <w:lang w:val="pt-BR"/>
        </w:rPr>
        <w:t xml:space="preserve"> de </w:t>
      </w:r>
      <w:proofErr w:type="spellStart"/>
      <w:r w:rsidRPr="00DF5981">
        <w:rPr>
          <w:rFonts w:ascii="NewsGotT" w:hAnsi="NewsGotT"/>
          <w:lang w:val="pt-BR"/>
        </w:rPr>
        <w:t>alterac</w:t>
      </w:r>
      <w:r w:rsidRPr="00DF5981">
        <w:rPr>
          <w:lang w:val="pt-BR"/>
        </w:rPr>
        <w:t>̧</w:t>
      </w:r>
      <w:r w:rsidRPr="00DF5981">
        <w:rPr>
          <w:rFonts w:ascii="NewsGotT" w:hAnsi="NewsGotT"/>
          <w:lang w:val="pt-BR"/>
        </w:rPr>
        <w:t>ões</w:t>
      </w:r>
      <w:proofErr w:type="spellEnd"/>
      <w:r w:rsidRPr="00DF5981">
        <w:rPr>
          <w:rFonts w:ascii="NewsGotT" w:hAnsi="NewsGotT"/>
          <w:lang w:val="pt-BR"/>
        </w:rPr>
        <w:t xml:space="preserve"> cognitivas, </w:t>
      </w:r>
      <w:proofErr w:type="spellStart"/>
      <w:r w:rsidRPr="00DF5981">
        <w:rPr>
          <w:rFonts w:ascii="NewsGotT" w:hAnsi="NewsGotT"/>
          <w:lang w:val="pt-BR"/>
        </w:rPr>
        <w:t>histórico</w:t>
      </w:r>
      <w:proofErr w:type="spellEnd"/>
      <w:r w:rsidRPr="00DF5981">
        <w:rPr>
          <w:rFonts w:ascii="NewsGotT" w:hAnsi="NewsGotT"/>
          <w:lang w:val="pt-BR"/>
        </w:rPr>
        <w:t xml:space="preserve"> de abuso de </w:t>
      </w:r>
      <w:proofErr w:type="spellStart"/>
      <w:r w:rsidRPr="00DF5981">
        <w:rPr>
          <w:rFonts w:ascii="NewsGotT" w:hAnsi="NewsGotT"/>
          <w:lang w:val="pt-BR"/>
        </w:rPr>
        <w:t>álcool</w:t>
      </w:r>
      <w:proofErr w:type="spellEnd"/>
      <w:r w:rsidRPr="00DF5981">
        <w:rPr>
          <w:rFonts w:ascii="NewsGotT" w:hAnsi="NewsGotT"/>
          <w:lang w:val="pt-BR"/>
        </w:rPr>
        <w:t xml:space="preserve">, </w:t>
      </w:r>
      <w:proofErr w:type="spellStart"/>
      <w:r w:rsidRPr="00DF5981">
        <w:rPr>
          <w:rFonts w:ascii="NewsGotT" w:hAnsi="NewsGotT"/>
          <w:lang w:val="pt-BR"/>
        </w:rPr>
        <w:t>níveis</w:t>
      </w:r>
      <w:proofErr w:type="spellEnd"/>
      <w:r w:rsidRPr="00DF5981">
        <w:rPr>
          <w:rFonts w:ascii="NewsGotT" w:hAnsi="NewsGotT"/>
          <w:lang w:val="pt-BR"/>
        </w:rPr>
        <w:t xml:space="preserve"> de ureia no sangue, grupo </w:t>
      </w:r>
      <w:proofErr w:type="spellStart"/>
      <w:r w:rsidRPr="00DF5981">
        <w:rPr>
          <w:rFonts w:ascii="NewsGotT" w:hAnsi="NewsGotT"/>
          <w:lang w:val="pt-BR"/>
        </w:rPr>
        <w:t>diagnóstico</w:t>
      </w:r>
      <w:proofErr w:type="spellEnd"/>
      <w:r w:rsidRPr="00DF5981">
        <w:rPr>
          <w:rFonts w:ascii="NewsGotT" w:hAnsi="NewsGotT"/>
          <w:lang w:val="pt-BR"/>
        </w:rPr>
        <w:t xml:space="preserve">, </w:t>
      </w:r>
      <w:proofErr w:type="spellStart"/>
      <w:r w:rsidRPr="00DF5981">
        <w:rPr>
          <w:rFonts w:ascii="NewsGotT" w:hAnsi="NewsGotT"/>
          <w:lang w:val="pt-BR"/>
        </w:rPr>
        <w:t>admissão</w:t>
      </w:r>
      <w:proofErr w:type="spellEnd"/>
      <w:r w:rsidRPr="00DF5981">
        <w:rPr>
          <w:rFonts w:ascii="NewsGotT" w:hAnsi="NewsGotT"/>
          <w:lang w:val="pt-BR"/>
        </w:rPr>
        <w:t xml:space="preserve"> urgente, </w:t>
      </w:r>
      <w:proofErr w:type="spellStart"/>
      <w:r w:rsidRPr="00DF5981">
        <w:rPr>
          <w:rFonts w:ascii="NewsGotT" w:hAnsi="NewsGotT"/>
          <w:lang w:val="pt-BR"/>
        </w:rPr>
        <w:t>tensão</w:t>
      </w:r>
      <w:proofErr w:type="spellEnd"/>
      <w:r w:rsidRPr="00DF5981">
        <w:rPr>
          <w:rFonts w:ascii="NewsGotT" w:hAnsi="NewsGotT"/>
          <w:lang w:val="pt-BR"/>
        </w:rPr>
        <w:t xml:space="preserve"> arterial </w:t>
      </w:r>
      <w:proofErr w:type="spellStart"/>
      <w:r w:rsidRPr="00DF5981">
        <w:rPr>
          <w:rFonts w:ascii="NewsGotT" w:hAnsi="NewsGotT"/>
          <w:lang w:val="pt-BR"/>
        </w:rPr>
        <w:t>média</w:t>
      </w:r>
      <w:proofErr w:type="spellEnd"/>
      <w:r w:rsidRPr="00DF5981">
        <w:rPr>
          <w:rFonts w:ascii="NewsGotT" w:hAnsi="NewsGotT"/>
          <w:lang w:val="pt-BR"/>
        </w:rPr>
        <w:t xml:space="preserve">, </w:t>
      </w:r>
      <w:r w:rsidR="00BA3647" w:rsidRPr="00DF5981">
        <w:rPr>
          <w:rFonts w:ascii="NewsGotT" w:hAnsi="NewsGotT"/>
          <w:lang w:val="pt-BR"/>
        </w:rPr>
        <w:t>administraç</w:t>
      </w:r>
      <w:r w:rsidR="00BA3647" w:rsidRPr="00DF5981">
        <w:rPr>
          <w:lang w:val="pt-BR"/>
        </w:rPr>
        <w:t>ã</w:t>
      </w:r>
      <w:r w:rsidR="00BA3647" w:rsidRPr="00DF5981">
        <w:rPr>
          <w:rFonts w:ascii="NewsGotT" w:hAnsi="NewsGotT"/>
          <w:lang w:val="pt-BR"/>
        </w:rPr>
        <w:t>o</w:t>
      </w:r>
      <w:r w:rsidRPr="00DF5981">
        <w:rPr>
          <w:rFonts w:ascii="NewsGotT" w:hAnsi="NewsGotT"/>
          <w:lang w:val="pt-BR"/>
        </w:rPr>
        <w:t xml:space="preserve"> de corticosteroides e </w:t>
      </w:r>
      <w:r w:rsidR="00BA3647" w:rsidRPr="00DF5981">
        <w:rPr>
          <w:rFonts w:ascii="NewsGotT" w:hAnsi="NewsGotT"/>
          <w:lang w:val="pt-BR"/>
        </w:rPr>
        <w:t>insuficiê</w:t>
      </w:r>
      <w:r w:rsidR="00BA3647" w:rsidRPr="00DF5981">
        <w:rPr>
          <w:lang w:val="pt-BR"/>
        </w:rPr>
        <w:t>n</w:t>
      </w:r>
      <w:r w:rsidR="00BA3647" w:rsidRPr="00DF5981">
        <w:rPr>
          <w:rFonts w:ascii="NewsGotT" w:hAnsi="NewsGotT"/>
          <w:lang w:val="pt-BR"/>
        </w:rPr>
        <w:t>cia</w:t>
      </w:r>
      <w:r w:rsidRPr="00DF5981">
        <w:rPr>
          <w:rFonts w:ascii="NewsGotT" w:hAnsi="NewsGotT"/>
          <w:lang w:val="pt-BR"/>
        </w:rPr>
        <w:t xml:space="preserve"> </w:t>
      </w:r>
      <w:proofErr w:type="spellStart"/>
      <w:r w:rsidRPr="00DF5981">
        <w:rPr>
          <w:rFonts w:ascii="NewsGotT" w:hAnsi="NewsGotT"/>
          <w:lang w:val="pt-BR"/>
        </w:rPr>
        <w:t>respiratória</w:t>
      </w:r>
      <w:proofErr w:type="spellEnd"/>
      <w:r w:rsidRPr="00DF5981">
        <w:rPr>
          <w:rFonts w:ascii="NewsGotT" w:hAnsi="NewsGotT"/>
          <w:lang w:val="pt-BR"/>
        </w:rPr>
        <w:t xml:space="preserve">. Este estudo surgiu como necessidade de colmatar a lacuna do modelo anterior ter a </w:t>
      </w:r>
      <w:r w:rsidR="00BA3647" w:rsidRPr="00DF5981">
        <w:rPr>
          <w:rFonts w:ascii="NewsGotT" w:hAnsi="NewsGotT"/>
          <w:lang w:val="pt-BR"/>
        </w:rPr>
        <w:t>limitaç</w:t>
      </w:r>
      <w:r w:rsidR="00BA3647" w:rsidRPr="00DF5981">
        <w:rPr>
          <w:lang w:val="pt-BR"/>
        </w:rPr>
        <w:t>ã</w:t>
      </w:r>
      <w:r w:rsidR="00BA3647" w:rsidRPr="00DF5981">
        <w:rPr>
          <w:rFonts w:ascii="NewsGotT" w:hAnsi="NewsGotT"/>
          <w:lang w:val="pt-BR"/>
        </w:rPr>
        <w:t>o</w:t>
      </w:r>
      <w:r w:rsidRPr="00DF5981">
        <w:rPr>
          <w:rFonts w:ascii="NewsGotT" w:hAnsi="NewsGotT"/>
          <w:lang w:val="pt-BR"/>
        </w:rPr>
        <w:t xml:space="preserve"> de exigir </w:t>
      </w:r>
      <w:proofErr w:type="spellStart"/>
      <w:r w:rsidRPr="00DF5981">
        <w:rPr>
          <w:rFonts w:ascii="NewsGotT" w:hAnsi="NewsGotT"/>
          <w:lang w:val="pt-BR"/>
        </w:rPr>
        <w:t>preditores</w:t>
      </w:r>
      <w:proofErr w:type="spellEnd"/>
      <w:r w:rsidRPr="00DF5981">
        <w:rPr>
          <w:rFonts w:ascii="NewsGotT" w:hAnsi="NewsGotT"/>
          <w:lang w:val="pt-BR"/>
        </w:rPr>
        <w:t xml:space="preserve"> obtidos durante as primeiras 24 h de </w:t>
      </w:r>
      <w:r w:rsidR="00BA3647" w:rsidRPr="00DF5981">
        <w:rPr>
          <w:rFonts w:ascii="NewsGotT" w:hAnsi="NewsGotT"/>
          <w:lang w:val="pt-BR"/>
        </w:rPr>
        <w:t>admissão</w:t>
      </w:r>
      <w:r w:rsidRPr="00DF5981">
        <w:rPr>
          <w:rFonts w:ascii="NewsGotT" w:hAnsi="NewsGotT"/>
          <w:lang w:val="pt-BR"/>
        </w:rPr>
        <w:t xml:space="preserve"> na UCI. Pelo que, o modelo E-PRE-DELIRIC utiliza os dados </w:t>
      </w:r>
      <w:r w:rsidR="00BA3647" w:rsidRPr="00DF5981">
        <w:rPr>
          <w:rFonts w:ascii="NewsGotT" w:hAnsi="NewsGotT"/>
          <w:lang w:val="pt-BR"/>
        </w:rPr>
        <w:t>disponíveis</w:t>
      </w:r>
      <w:r w:rsidRPr="00DF5981">
        <w:rPr>
          <w:rFonts w:ascii="NewsGotT" w:hAnsi="NewsGotT"/>
          <w:lang w:val="pt-BR"/>
        </w:rPr>
        <w:t xml:space="preserve"> na </w:t>
      </w:r>
      <w:r w:rsidR="00BA3647" w:rsidRPr="00DF5981">
        <w:rPr>
          <w:rFonts w:ascii="NewsGotT" w:hAnsi="NewsGotT"/>
          <w:lang w:val="pt-BR"/>
        </w:rPr>
        <w:t>admissão</w:t>
      </w:r>
      <w:r w:rsidRPr="00DF5981">
        <w:rPr>
          <w:rFonts w:ascii="NewsGotT" w:hAnsi="NewsGotT"/>
          <w:lang w:val="pt-BR"/>
        </w:rPr>
        <w:t xml:space="preserve"> à UCI para prever o desenvolvimento do delirium durante o tempo de internamento do paciente (</w:t>
      </w:r>
      <w:proofErr w:type="spellStart"/>
      <w:r w:rsidRPr="00DF5981">
        <w:rPr>
          <w:rFonts w:ascii="NewsGotT" w:hAnsi="NewsGotT"/>
          <w:lang w:val="pt-BR"/>
        </w:rPr>
        <w:t>Wassenaar</w:t>
      </w:r>
      <w:proofErr w:type="spellEnd"/>
      <w:r w:rsidRPr="00DF5981">
        <w:rPr>
          <w:rFonts w:ascii="NewsGotT" w:hAnsi="NewsGotT"/>
          <w:lang w:val="pt-BR"/>
        </w:rPr>
        <w:t xml:space="preserve"> et al., 2015). </w:t>
      </w:r>
    </w:p>
    <w:p w14:paraId="7DBE9509" w14:textId="13686592" w:rsidR="004F4F1C" w:rsidRDefault="004F4F1C" w:rsidP="00DF5981">
      <w:pPr>
        <w:pStyle w:val="NormalWeb"/>
        <w:rPr>
          <w:rFonts w:ascii="NewsGotT" w:hAnsi="NewsGotT"/>
          <w:lang w:val="pt-BR"/>
        </w:rPr>
      </w:pPr>
    </w:p>
    <w:p w14:paraId="6D485319" w14:textId="2B20643B" w:rsidR="004F4F1C" w:rsidRPr="0086733B" w:rsidRDefault="004F4F1C" w:rsidP="00DF5981">
      <w:pPr>
        <w:pStyle w:val="NormalWeb"/>
        <w:rPr>
          <w:rFonts w:ascii="NewsGotT" w:hAnsi="NewsGotT"/>
          <w:b/>
          <w:bCs/>
          <w:sz w:val="36"/>
          <w:szCs w:val="36"/>
        </w:rPr>
      </w:pPr>
      <w:r w:rsidRPr="0086733B">
        <w:rPr>
          <w:rFonts w:ascii="NewsGotT" w:hAnsi="NewsGotT"/>
          <w:b/>
          <w:bCs/>
          <w:sz w:val="36"/>
          <w:szCs w:val="36"/>
        </w:rPr>
        <w:t xml:space="preserve">Related Work </w:t>
      </w:r>
    </w:p>
    <w:p w14:paraId="51CFD814" w14:textId="49E99AE4" w:rsidR="0086733B" w:rsidRDefault="004F4F1C" w:rsidP="004F4F1C">
      <w:pPr>
        <w:pStyle w:val="NormalWeb"/>
        <w:rPr>
          <w:rFonts w:ascii="NewsGotT" w:hAnsi="NewsGotT"/>
        </w:rPr>
      </w:pPr>
      <w:r w:rsidRPr="004F4F1C">
        <w:rPr>
          <w:rFonts w:ascii="NewsGotT" w:hAnsi="NewsGotT"/>
        </w:rPr>
        <w:t>The rapid development of</w:t>
      </w:r>
      <w:r w:rsidR="00487DF2">
        <w:rPr>
          <w:rFonts w:ascii="NewsGotT" w:hAnsi="NewsGotT"/>
        </w:rPr>
        <w:t xml:space="preserve"> artificial intelligence</w:t>
      </w:r>
      <w:r w:rsidRPr="004F4F1C">
        <w:rPr>
          <w:rFonts w:ascii="NewsGotT" w:hAnsi="NewsGotT"/>
        </w:rPr>
        <w:t xml:space="preserve"> has increasingly </w:t>
      </w:r>
      <w:r w:rsidR="00487DF2">
        <w:rPr>
          <w:rFonts w:ascii="NewsGotT" w:hAnsi="NewsGotT"/>
        </w:rPr>
        <w:t>allowed</w:t>
      </w:r>
      <w:r w:rsidRPr="004F4F1C">
        <w:rPr>
          <w:rFonts w:ascii="NewsGotT" w:hAnsi="NewsGotT"/>
        </w:rPr>
        <w:t xml:space="preserve"> the application of ML to the needs of human life</w:t>
      </w:r>
      <w:r w:rsidR="00417F0D">
        <w:rPr>
          <w:rFonts w:ascii="NewsGotT" w:hAnsi="NewsGotT"/>
        </w:rPr>
        <w:t xml:space="preserve"> </w:t>
      </w:r>
      <w:r w:rsidR="00417F0D">
        <w:rPr>
          <w:rFonts w:ascii="NewsGotT" w:hAnsi="NewsGotT"/>
        </w:rPr>
        <w:fldChar w:fldCharType="begin" w:fldLock="1"/>
      </w:r>
      <w:r w:rsidR="00417F0D">
        <w:rPr>
          <w:rFonts w:ascii="NewsGotT" w:hAnsi="NewsGotT"/>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417F0D">
        <w:rPr>
          <w:rFonts w:ascii="NewsGotT" w:hAnsi="NewsGotT"/>
        </w:rPr>
        <w:fldChar w:fldCharType="separate"/>
      </w:r>
      <w:r w:rsidR="00417F0D" w:rsidRPr="00417F0D">
        <w:rPr>
          <w:rFonts w:ascii="NewsGotT" w:hAnsi="NewsGotT"/>
          <w:noProof/>
        </w:rPr>
        <w:t>(Xia, Wang, Yan, Dong, &amp; Wang, 2019)</w:t>
      </w:r>
      <w:r w:rsidR="00417F0D">
        <w:rPr>
          <w:rFonts w:ascii="NewsGotT" w:hAnsi="NewsGotT"/>
        </w:rPr>
        <w:fldChar w:fldCharType="end"/>
      </w:r>
      <w:r w:rsidRPr="004F4F1C">
        <w:rPr>
          <w:rFonts w:ascii="NewsGotT" w:hAnsi="NewsGotT"/>
        </w:rPr>
        <w:t xml:space="preserve">. A study conducted in 2020 by </w:t>
      </w:r>
      <w:proofErr w:type="spellStart"/>
      <w:r w:rsidRPr="004F4F1C">
        <w:rPr>
          <w:rFonts w:ascii="NewsGotT" w:hAnsi="NewsGotT"/>
        </w:rPr>
        <w:t>Vellido</w:t>
      </w:r>
      <w:proofErr w:type="spellEnd"/>
      <w:r w:rsidRPr="004F4F1C">
        <w:rPr>
          <w:rFonts w:ascii="NewsGotT" w:hAnsi="NewsGotT"/>
        </w:rPr>
        <w:t xml:space="preserve">, </w:t>
      </w:r>
      <w:r w:rsidR="00487DF2">
        <w:rPr>
          <w:rFonts w:ascii="NewsGotT" w:hAnsi="NewsGotT"/>
        </w:rPr>
        <w:t>indicates</w:t>
      </w:r>
      <w:r w:rsidRPr="004F4F1C">
        <w:rPr>
          <w:rFonts w:ascii="NewsGotT" w:hAnsi="NewsGotT"/>
        </w:rPr>
        <w:t xml:space="preserve"> that the current conjecture of technological development has triggered the idea that the use of ML would be the way forward to solve health-related problems, as well as be an asset </w:t>
      </w:r>
      <w:r w:rsidR="008B5703">
        <w:rPr>
          <w:rFonts w:ascii="NewsGotT" w:hAnsi="NewsGotT"/>
        </w:rPr>
        <w:t>to</w:t>
      </w:r>
      <w:r w:rsidRPr="004F4F1C">
        <w:rPr>
          <w:rFonts w:ascii="NewsGotT" w:hAnsi="NewsGotT"/>
        </w:rPr>
        <w:t xml:space="preserve"> improv</w:t>
      </w:r>
      <w:r w:rsidR="008B5703">
        <w:rPr>
          <w:rFonts w:ascii="NewsGotT" w:hAnsi="NewsGotT"/>
        </w:rPr>
        <w:t>e</w:t>
      </w:r>
      <w:r w:rsidRPr="004F4F1C">
        <w:rPr>
          <w:rFonts w:ascii="NewsGotT" w:hAnsi="NewsGotT"/>
        </w:rPr>
        <w:t xml:space="preserve"> the quality of health services</w:t>
      </w:r>
      <w:r w:rsidR="00417F0D">
        <w:rPr>
          <w:rFonts w:ascii="NewsGotT" w:hAnsi="NewsGotT"/>
        </w:rPr>
        <w:t xml:space="preserve"> </w:t>
      </w:r>
      <w:r w:rsidR="00417F0D">
        <w:rPr>
          <w:rFonts w:ascii="NewsGotT" w:hAnsi="NewsGotT"/>
        </w:rPr>
        <w:fldChar w:fldCharType="begin" w:fldLock="1"/>
      </w:r>
      <w:r w:rsidR="000A01D3">
        <w:rPr>
          <w:rFonts w:ascii="NewsGotT" w:hAnsi="NewsGotT"/>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417F0D">
        <w:rPr>
          <w:rFonts w:ascii="NewsGotT" w:hAnsi="NewsGotT"/>
        </w:rPr>
        <w:fldChar w:fldCharType="separate"/>
      </w:r>
      <w:r w:rsidR="00417F0D" w:rsidRPr="00417F0D">
        <w:rPr>
          <w:rFonts w:ascii="NewsGotT" w:hAnsi="NewsGotT"/>
          <w:noProof/>
        </w:rPr>
        <w:t>(Vellido, 2020)</w:t>
      </w:r>
      <w:r w:rsidR="00417F0D">
        <w:rPr>
          <w:rFonts w:ascii="NewsGotT" w:hAnsi="NewsGotT"/>
        </w:rPr>
        <w:fldChar w:fldCharType="end"/>
      </w:r>
      <w:r w:rsidR="00417F0D">
        <w:rPr>
          <w:rFonts w:ascii="NewsGotT" w:hAnsi="NewsGotT"/>
        </w:rPr>
        <w:t>.</w:t>
      </w:r>
      <w:r w:rsidRPr="004F4F1C">
        <w:rPr>
          <w:rFonts w:ascii="NewsGotT" w:hAnsi="NewsGotT"/>
        </w:rPr>
        <w:t xml:space="preserve"> Similarly, </w:t>
      </w:r>
      <w:proofErr w:type="spellStart"/>
      <w:r w:rsidRPr="004F4F1C">
        <w:rPr>
          <w:rFonts w:ascii="NewsGotT" w:hAnsi="NewsGotT"/>
        </w:rPr>
        <w:t>Kareemi</w:t>
      </w:r>
      <w:proofErr w:type="spellEnd"/>
      <w:r w:rsidRPr="004F4F1C">
        <w:rPr>
          <w:rFonts w:ascii="NewsGotT" w:hAnsi="NewsGotT"/>
        </w:rPr>
        <w:t xml:space="preserve"> et a</w:t>
      </w:r>
      <w:r w:rsidR="001A0E68">
        <w:rPr>
          <w:rFonts w:ascii="NewsGotT" w:hAnsi="NewsGotT"/>
        </w:rPr>
        <w:t>l</w:t>
      </w:r>
      <w:r w:rsidRPr="004F4F1C">
        <w:rPr>
          <w:rFonts w:ascii="NewsGotT" w:hAnsi="NewsGotT"/>
        </w:rPr>
        <w:t xml:space="preserve"> (2021) highlight the potential of ML </w:t>
      </w:r>
      <w:r w:rsidR="001A0E68">
        <w:rPr>
          <w:rFonts w:ascii="NewsGotT" w:hAnsi="NewsGotT"/>
        </w:rPr>
        <w:t>implementation</w:t>
      </w:r>
      <w:r w:rsidRPr="004F4F1C">
        <w:rPr>
          <w:rFonts w:ascii="NewsGotT" w:hAnsi="NewsGotT"/>
        </w:rPr>
        <w:t xml:space="preserve"> in healthcare by promoting an improvement in the quality of medicine and </w:t>
      </w:r>
      <w:r w:rsidR="001A0E68" w:rsidRPr="001A0E68">
        <w:rPr>
          <w:rFonts w:ascii="NewsGotT" w:hAnsi="NewsGotT"/>
        </w:rPr>
        <w:t>allowing to accelerate the pace of evolution of complex diagnostic techniques</w:t>
      </w:r>
      <w:r w:rsidR="00417F0D">
        <w:rPr>
          <w:rFonts w:ascii="NewsGotT" w:hAnsi="NewsGotT"/>
        </w:rPr>
        <w:t xml:space="preserve"> </w:t>
      </w:r>
      <w:r w:rsidR="000A01D3">
        <w:rPr>
          <w:rFonts w:ascii="NewsGotT" w:hAnsi="NewsGotT"/>
        </w:rPr>
        <w:fldChar w:fldCharType="begin" w:fldLock="1"/>
      </w:r>
      <w:r w:rsidR="00FD089C">
        <w:rPr>
          <w:rFonts w:ascii="NewsGotT" w:hAnsi="NewsGotT"/>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0A01D3">
        <w:rPr>
          <w:rFonts w:ascii="NewsGotT" w:hAnsi="NewsGotT"/>
        </w:rPr>
        <w:fldChar w:fldCharType="separate"/>
      </w:r>
      <w:r w:rsidR="000A01D3" w:rsidRPr="000A01D3">
        <w:rPr>
          <w:rFonts w:ascii="NewsGotT" w:hAnsi="NewsGotT"/>
          <w:noProof/>
        </w:rPr>
        <w:t>(Kareemi, Vaillancourt, Rosenberg, Fournier, &amp; Yadav, 2021)</w:t>
      </w:r>
      <w:r w:rsidR="000A01D3">
        <w:rPr>
          <w:rFonts w:ascii="NewsGotT" w:hAnsi="NewsGotT"/>
        </w:rPr>
        <w:fldChar w:fldCharType="end"/>
      </w:r>
      <w:r w:rsidR="000A01D3">
        <w:rPr>
          <w:rFonts w:ascii="NewsGotT" w:hAnsi="NewsGotT"/>
        </w:rPr>
        <w:t xml:space="preserve"> </w:t>
      </w:r>
    </w:p>
    <w:p w14:paraId="2C8CE022" w14:textId="77777777" w:rsidR="0086733B" w:rsidRPr="0086733B" w:rsidRDefault="0086733B" w:rsidP="0086733B">
      <w:pPr>
        <w:pStyle w:val="NormalWeb"/>
        <w:rPr>
          <w:rFonts w:ascii="NewsGotT" w:hAnsi="NewsGotT"/>
        </w:rPr>
      </w:pPr>
      <w:r w:rsidRPr="0086733B">
        <w:rPr>
          <w:rFonts w:ascii="NewsGotT" w:hAnsi="NewsGotT"/>
        </w:rPr>
        <w:t xml:space="preserve">The </w:t>
      </w:r>
      <w:proofErr w:type="spellStart"/>
      <w:r w:rsidRPr="0086733B">
        <w:rPr>
          <w:rFonts w:ascii="NewsGotT" w:hAnsi="NewsGotT"/>
        </w:rPr>
        <w:t>PREdiction</w:t>
      </w:r>
      <w:proofErr w:type="spellEnd"/>
      <w:r w:rsidRPr="0086733B">
        <w:rPr>
          <w:rFonts w:ascii="NewsGotT" w:hAnsi="NewsGotT"/>
        </w:rPr>
        <w:t xml:space="preserve"> of </w:t>
      </w:r>
      <w:proofErr w:type="spellStart"/>
      <w:r w:rsidRPr="0086733B">
        <w:rPr>
          <w:rFonts w:ascii="NewsGotT" w:hAnsi="NewsGotT"/>
        </w:rPr>
        <w:t>DELIRium</w:t>
      </w:r>
      <w:proofErr w:type="spellEnd"/>
      <w:r w:rsidRPr="0086733B">
        <w:rPr>
          <w:rFonts w:ascii="NewsGotT" w:hAnsi="NewsGotT"/>
        </w:rPr>
        <w:t xml:space="preserve"> for Intensive Care patients (</w:t>
      </w:r>
      <w:proofErr w:type="gramStart"/>
      <w:r w:rsidRPr="0086733B">
        <w:rPr>
          <w:rFonts w:ascii="NewsGotT" w:hAnsi="NewsGotT"/>
        </w:rPr>
        <w:t>PRE-DELIRIC</w:t>
      </w:r>
      <w:proofErr w:type="gramEnd"/>
      <w:r w:rsidRPr="0086733B">
        <w:rPr>
          <w:rFonts w:ascii="NewsGotT" w:hAnsi="NewsGotT"/>
        </w:rPr>
        <w:t>), was a delirium prediction model created in 2012 for use in adult intensive care patients. The model was developed using data from 1613 consecutive intensive care patients in one hospital and was temporally validated using 549 patients from the same hospital. This model predicts the development of delirium throughout the hospital stay by 10 risk factors (</w:t>
      </w:r>
      <w:r w:rsidRPr="0086733B">
        <w:rPr>
          <w:rFonts w:ascii="Calibri" w:hAnsi="Calibri" w:cs="Calibri"/>
        </w:rPr>
        <w:t>﻿</w:t>
      </w:r>
      <w:r w:rsidRPr="0086733B">
        <w:rPr>
          <w:rFonts w:ascii="NewsGotT" w:hAnsi="NewsGotT"/>
        </w:rPr>
        <w:t xml:space="preserve">age, Acute Physiology and Chronic Health Evaluation-II (APACHE-II) score, admission group, coma, infection, metabolic acidosis, use of sedatives and morphine, urea concentration, and urgent admission) assessable 24 hours after patient admission (Liang et al., 2020; Van Den Boogaard et al., 2012). </w:t>
      </w:r>
      <w:r w:rsidRPr="0086733B">
        <w:rPr>
          <w:rFonts w:ascii="Calibri" w:hAnsi="Calibri" w:cs="Calibri"/>
        </w:rPr>
        <w:t>﻿</w:t>
      </w:r>
      <w:r w:rsidRPr="0086733B">
        <w:rPr>
          <w:rFonts w:ascii="NewsGotT" w:hAnsi="NewsGotT"/>
        </w:rPr>
        <w:t xml:space="preserve">The model produced an AUC-ROC of 0.87 (95% confidence interval 0.85 to 0.89) and 0.86 after bootstrapping. Temporal and external validation resulted in an AUC-ROC of 0.89 (0.86 to 0.92) and 0.84 (0.82 to 0.87), respectively </w:t>
      </w:r>
      <w:r w:rsidRPr="0086733B">
        <w:rPr>
          <w:rFonts w:ascii="NewsGotT" w:hAnsi="NewsGotT"/>
        </w:rPr>
        <w:fldChar w:fldCharType="begin" w:fldLock="1"/>
      </w:r>
      <w:r w:rsidRPr="0086733B">
        <w:rPr>
          <w:rFonts w:ascii="NewsGotT" w:hAnsi="NewsGot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86733B">
        <w:rPr>
          <w:rFonts w:ascii="NewsGotT" w:hAnsi="NewsGotT"/>
        </w:rPr>
        <w:fldChar w:fldCharType="separate"/>
      </w:r>
      <w:r w:rsidRPr="0086733B">
        <w:rPr>
          <w:rFonts w:ascii="NewsGotT" w:hAnsi="NewsGotT"/>
          <w:noProof/>
        </w:rPr>
        <w:t>(Van Den Boogaard et al., 2012)</w:t>
      </w:r>
      <w:r w:rsidRPr="0086733B">
        <w:rPr>
          <w:rFonts w:ascii="NewsGotT" w:hAnsi="NewsGotT"/>
        </w:rPr>
        <w:fldChar w:fldCharType="end"/>
      </w:r>
      <w:r w:rsidRPr="0086733B">
        <w:rPr>
          <w:rFonts w:ascii="NewsGotT" w:hAnsi="NewsGotT"/>
        </w:rPr>
        <w:t xml:space="preserve">. According to Liang et al. (2020), the PRE-DELIRIC has a high predictive value and suggested that this model be adopted in intensive care units to detect delirium in high-risk patients, as it contributes to improve the management of resources as well as an improvement in patients' lives </w:t>
      </w:r>
      <w:r w:rsidRPr="0086733B">
        <w:rPr>
          <w:rFonts w:ascii="NewsGotT" w:hAnsi="NewsGotT"/>
        </w:rPr>
        <w:fldChar w:fldCharType="begin" w:fldLock="1"/>
      </w:r>
      <w:r w:rsidRPr="0086733B">
        <w:rPr>
          <w:rFonts w:ascii="NewsGotT" w:hAnsi="NewsGotT"/>
        </w:rPr>
        <w:instrText>ADDIN CSL_CITATION {"citationItems":[{"id":"ITEM-1","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1","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plainTextFormattedCitation":"(Liang et al., 2020)","previouslyFormattedCitation":"(Liang et al., 2020)"},"properties":{"noteIndex":0},"schema":"https://github.com/citation-style-language/schema/raw/master/csl-citation.json"}</w:instrText>
      </w:r>
      <w:r w:rsidRPr="0086733B">
        <w:rPr>
          <w:rFonts w:ascii="NewsGotT" w:hAnsi="NewsGotT"/>
        </w:rPr>
        <w:fldChar w:fldCharType="separate"/>
      </w:r>
      <w:r w:rsidRPr="0086733B">
        <w:rPr>
          <w:rFonts w:ascii="NewsGotT" w:hAnsi="NewsGotT"/>
          <w:noProof/>
        </w:rPr>
        <w:t>(Liang et al., 2020)</w:t>
      </w:r>
      <w:r w:rsidRPr="0086733B">
        <w:rPr>
          <w:rFonts w:ascii="NewsGotT" w:hAnsi="NewsGotT"/>
        </w:rPr>
        <w:fldChar w:fldCharType="end"/>
      </w:r>
      <w:r w:rsidRPr="0086733B">
        <w:rPr>
          <w:rFonts w:ascii="NewsGotT" w:hAnsi="NewsGotT"/>
        </w:rPr>
        <w:t xml:space="preserve">. </w:t>
      </w:r>
    </w:p>
    <w:p w14:paraId="337F30EC" w14:textId="24B18DAE" w:rsidR="0086733B" w:rsidRPr="0086733B" w:rsidRDefault="0086733B" w:rsidP="0086733B">
      <w:pPr>
        <w:pStyle w:val="NormalWeb"/>
        <w:rPr>
          <w:rFonts w:ascii="NewsGotT" w:hAnsi="NewsGotT"/>
        </w:rPr>
      </w:pPr>
      <w:r w:rsidRPr="0086733B">
        <w:rPr>
          <w:rFonts w:ascii="NewsGotT" w:hAnsi="NewsGotT"/>
        </w:rPr>
        <w:t xml:space="preserve">In 2015, an alternative model for early detection of delirium in intensive care was validated, called Early </w:t>
      </w:r>
      <w:proofErr w:type="spellStart"/>
      <w:r w:rsidRPr="0086733B">
        <w:rPr>
          <w:rFonts w:ascii="NewsGotT" w:hAnsi="NewsGotT"/>
        </w:rPr>
        <w:t>PREdiction</w:t>
      </w:r>
      <w:proofErr w:type="spellEnd"/>
      <w:r w:rsidRPr="0086733B">
        <w:rPr>
          <w:rFonts w:ascii="NewsGotT" w:hAnsi="NewsGotT"/>
        </w:rPr>
        <w:t xml:space="preserve"> of </w:t>
      </w:r>
      <w:proofErr w:type="spellStart"/>
      <w:r w:rsidRPr="0086733B">
        <w:rPr>
          <w:rFonts w:ascii="NewsGotT" w:hAnsi="NewsGotT"/>
        </w:rPr>
        <w:t>DELIRium</w:t>
      </w:r>
      <w:proofErr w:type="spellEnd"/>
      <w:r w:rsidRPr="0086733B">
        <w:rPr>
          <w:rFonts w:ascii="NewsGotT" w:hAnsi="NewsGotT"/>
        </w:rPr>
        <w:t xml:space="preserve"> for Intensive Care patient (E-PRE-DELIRIC). The E-PRE-DELIRIC model uses the data available at intensive care unit (ICU) admission to predict the development of delirium during the patient's hospital stay. Which is composed by nine predictors: age, history of cognitive impairment, history of alcohol abuse, blood urea nitrogen, admission category, urgent admission, mean arterial blood pressure, use of corticosteroids, and respiratory failure. This study emerged as a need to fill the gap in the previous model with the limitation of requiring predictors from the first 24 h of ICU admission. In total were included data from 2914 patients. The AUROC obtained was 0.76 (95 % confidence interval 0.73 to 0.77) in the development dataset and 0.75 (0.71 to 0.79) in the validation dataset. And obtained an AUCROC of 0.70 (0.67 to 0.74) in the case of delirium that developed until 2 days and 0.81 (0.78 to 0.84), for delirium that developed after 6 days. </w:t>
      </w:r>
      <w:r w:rsidRPr="0086733B">
        <w:rPr>
          <w:rFonts w:ascii="NewsGotT" w:hAnsi="NewsGotT"/>
        </w:rPr>
        <w:fldChar w:fldCharType="begin" w:fldLock="1"/>
      </w:r>
      <w:r w:rsidR="00D12EE5">
        <w:rPr>
          <w:rFonts w:ascii="NewsGotT" w:hAnsi="NewsGot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A. Wassenaar et al., 2015)","plainTextFormattedCitation":"(A. Wassenaar et al., 2015)","previouslyFormattedCitation":"(A. Wassenaar et al., 2015)"},"properties":{"noteIndex":0},"schema":"https://github.com/citation-style-language/schema/raw/master/csl-citation.json"}</w:instrText>
      </w:r>
      <w:r w:rsidRPr="0086733B">
        <w:rPr>
          <w:rFonts w:ascii="NewsGotT" w:hAnsi="NewsGotT"/>
        </w:rPr>
        <w:fldChar w:fldCharType="separate"/>
      </w:r>
      <w:r w:rsidR="006B6DC1" w:rsidRPr="006B6DC1">
        <w:rPr>
          <w:rFonts w:ascii="NewsGotT" w:hAnsi="NewsGotT"/>
          <w:noProof/>
        </w:rPr>
        <w:t>(A. Wassenaar et al., 2015)</w:t>
      </w:r>
      <w:r w:rsidRPr="0086733B">
        <w:rPr>
          <w:rFonts w:ascii="NewsGotT" w:hAnsi="NewsGotT"/>
        </w:rPr>
        <w:fldChar w:fldCharType="end"/>
      </w:r>
    </w:p>
    <w:p w14:paraId="76D38B1D" w14:textId="4807D405" w:rsidR="0086733B" w:rsidRPr="007B30E4" w:rsidRDefault="0086733B" w:rsidP="004F4F1C">
      <w:pPr>
        <w:pStyle w:val="NormalWeb"/>
        <w:rPr>
          <w:rFonts w:ascii="NewsGotT" w:hAnsi="NewsGotT"/>
        </w:rPr>
      </w:pPr>
      <w:r w:rsidRPr="0086733B">
        <w:rPr>
          <w:rFonts w:ascii="NewsGotT" w:hAnsi="NewsGotT"/>
        </w:rPr>
        <w:lastRenderedPageBreak/>
        <w:t xml:space="preserve">In order to understand which of the two models would be better prepared for clinical use, the study "Delirium prediction in the intensive care unit: comparison of two delirium prediction models" was conducted in the year 2017. This study concluded that the PRE-DELIRIC model predicts delirium better, however, ICU physicians rated the user convenience of using E-PRE-DELIRIC as higher than to PRE-DELIRIC </w:t>
      </w:r>
      <w:r w:rsidRPr="0086733B">
        <w:rPr>
          <w:rFonts w:ascii="NewsGotT" w:hAnsi="NewsGotT"/>
        </w:rPr>
        <w:fldChar w:fldCharType="begin" w:fldLock="1"/>
      </w:r>
      <w:r w:rsidR="00D12EE5">
        <w:rPr>
          <w:rFonts w:ascii="NewsGotT" w:hAnsi="NewsGotT"/>
        </w:rPr>
        <w:instrText>ADDIN CSL_CITATION {"citationItems":[{"id":"ITEM-1","itemData":{"DOI":"10.1186/s13054-018-2037-6","ISBN":"2197-425X","ISSN":"1364-8535","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nelies","non-dropping-particle":"","parse-names":false,"suffix":""},{"dropping-particle":"","family":"Schoonhoven","given":"Lisette","non-dropping-particle":"","parse-names":false,"suffix":""},{"dropping-particle":"","family":"Devlin","given":"John W.","non-dropping-particle":"","parse-names":false,"suffix":""},{"dropping-particle":"","family":"Haren","given":"Frank M. P.","non-dropping-particle":"van","parse-names":false,"suffix":""},{"dropping-particle":"","family":"Slooter","given":"Arjen J. C.","non-dropping-particle":"","parse-names":false,"suffix":""},{"dropping-particle":"","family":"Jorens","given":"Philippe G.","non-dropping-particle":"","parse-names":false,"suffix":""},{"dropping-particle":"","family":"Jagt","given":"Mathieu","non-dropping-particle":"van der","parse-names":false,"suffix":""},{"dropping-particle":"","family":"Simons","given":"Koen S.","non-dropping-particle":"","parse-names":false,"suffix":""},{"dropping-particle":"","family":"Egerod","given":"Ingrid","non-dropping-particle":"","parse-names":false,"suffix":""},{"dropping-particle":"","family":"Burry","given":"Lisa D.","non-dropping-particle":"","parse-names":false,"suffix":""},{"dropping-particle":"","family":"Beishuizen","given":"Albertus","non-dropping-particle":"","parse-names":false,"suffix":""},{"dropping-particle":"","family":"Matos","given":"Joaquim","non-dropping-particle":"","parse-names":false,"suffix":""},{"dropping-particle":"","family":"Donders","given":"A. Rogier T.","non-dropping-particle":"","parse-names":false,"suffix":""},{"dropping-particle":"","family":"Pickkers","given":"Peter","non-dropping-particle":"","parse-names":false,"suffix":""},{"dropping-particle":"","family":"Boogaard","given":"Mark","non-dropping-particle":"van den","parse-names":false,"suffix":""}],"container-title":"Critical Care","id":"ITEM-1","issue":"1","issued":{"date-parts":[["2018","12","5"]]},"page":"114","publisher":"Critical Care","title":"Delirium prediction in the intensive care unit: comparison of two delirium prediction models","type":"article-journal","volume":"22"},"uris":["http://www.mendeley.com/documents/?uuid=5683618f-4d16-482e-8cae-11d82a578d7f"]}],"mendeley":{"formattedCitation":"(Annelies Wassenaar et al., 2018)","plainTextFormattedCitation":"(Annelies Wassenaar et al., 2018)","previouslyFormattedCitation":"(Annelies Wassenaar et al., 2018)"},"properties":{"noteIndex":0},"schema":"https://github.com/citation-style-language/schema/raw/master/csl-citation.json"}</w:instrText>
      </w:r>
      <w:r w:rsidRPr="0086733B">
        <w:rPr>
          <w:rFonts w:ascii="NewsGotT" w:hAnsi="NewsGotT"/>
        </w:rPr>
        <w:fldChar w:fldCharType="separate"/>
      </w:r>
      <w:r w:rsidR="006B6DC1" w:rsidRPr="006B6DC1">
        <w:rPr>
          <w:rFonts w:ascii="NewsGotT" w:hAnsi="NewsGotT"/>
          <w:noProof/>
        </w:rPr>
        <w:t>(Annelies Wassenaar et al., 2018)</w:t>
      </w:r>
      <w:r w:rsidRPr="0086733B">
        <w:rPr>
          <w:rFonts w:ascii="NewsGotT" w:hAnsi="NewsGotT"/>
        </w:rPr>
        <w:fldChar w:fldCharType="end"/>
      </w:r>
      <w:r w:rsidRPr="0086733B">
        <w:rPr>
          <w:rFonts w:ascii="NewsGotT" w:hAnsi="NewsGotT"/>
        </w:rPr>
        <w:t xml:space="preserve">. </w:t>
      </w:r>
    </w:p>
    <w:p w14:paraId="27D14F0D" w14:textId="7F613F00" w:rsidR="00176049" w:rsidRPr="0086733B" w:rsidRDefault="007B30E4" w:rsidP="004F4F1C">
      <w:pPr>
        <w:pStyle w:val="NormalWeb"/>
        <w:rPr>
          <w:rFonts w:ascii="NewsGotT" w:hAnsi="NewsGotT"/>
        </w:rPr>
      </w:pPr>
      <w:r w:rsidRPr="0086733B">
        <w:rPr>
          <w:rFonts w:ascii="NewsGotT" w:hAnsi="NewsGotT"/>
        </w:rPr>
        <w:t>In 2018, a study was conducted that evaluated the prediction of delirium using the RF algorithm. For this purpose, a data collection was previously performed, which involved screening for delirium using CAM</w:t>
      </w:r>
      <w:r w:rsidR="00EE27F6" w:rsidRPr="0086733B">
        <w:rPr>
          <w:rFonts w:ascii="NewsGotT" w:hAnsi="NewsGotT"/>
        </w:rPr>
        <w:t>,</w:t>
      </w:r>
      <w:r w:rsidRPr="0086733B">
        <w:rPr>
          <w:rFonts w:ascii="NewsGotT" w:hAnsi="NewsGotT"/>
        </w:rPr>
        <w:t xml:space="preserve"> and collecting the electronic health data from 64038 patients.</w:t>
      </w:r>
      <w:r w:rsidR="0079076F" w:rsidRPr="0086733B">
        <w:rPr>
          <w:rFonts w:ascii="NewsGotT" w:hAnsi="NewsGotT"/>
        </w:rPr>
        <w:t xml:space="preserve"> </w:t>
      </w:r>
      <w:r w:rsidR="0079076F" w:rsidRPr="0086733B">
        <w:rPr>
          <w:rFonts w:ascii="Calibri" w:hAnsi="Calibri" w:cs="Calibri"/>
        </w:rPr>
        <w:t>﻿</w:t>
      </w:r>
      <w:r w:rsidR="00BA7585" w:rsidRPr="0086733B">
        <w:rPr>
          <w:rFonts w:ascii="NewsGotT" w:hAnsi="NewsGotT"/>
        </w:rPr>
        <w:t xml:space="preserve">The data </w:t>
      </w:r>
      <w:r w:rsidR="0079076F" w:rsidRPr="0086733B">
        <w:rPr>
          <w:rFonts w:ascii="NewsGotT" w:hAnsi="NewsGotT"/>
        </w:rPr>
        <w:t xml:space="preserve">used </w:t>
      </w:r>
      <w:r w:rsidR="00BA7585" w:rsidRPr="0086733B">
        <w:rPr>
          <w:rFonts w:ascii="NewsGotT" w:hAnsi="NewsGotT"/>
        </w:rPr>
        <w:t>included</w:t>
      </w:r>
      <w:r w:rsidR="0079076F" w:rsidRPr="0086733B">
        <w:rPr>
          <w:rFonts w:ascii="NewsGotT" w:hAnsi="NewsGotT"/>
        </w:rPr>
        <w:t xml:space="preserve"> demographic data, comorbidities, medications, procedures, and physiological measures.</w:t>
      </w:r>
      <w:r w:rsidRPr="0086733B">
        <w:rPr>
          <w:rFonts w:ascii="NewsGotT" w:hAnsi="NewsGotT"/>
        </w:rPr>
        <w:t xml:space="preserve"> These data were randomly divided into 80% for training and 20% for testing and applied to the RF algorithm. This predictive model produced an </w:t>
      </w:r>
      <w:r w:rsidR="00060C4E" w:rsidRPr="0086733B">
        <w:rPr>
          <w:rFonts w:ascii="NewsGotT" w:hAnsi="NewsGotT"/>
        </w:rPr>
        <w:t>AUC-</w:t>
      </w:r>
      <w:r w:rsidRPr="0086733B">
        <w:rPr>
          <w:rFonts w:ascii="NewsGotT" w:hAnsi="NewsGotT"/>
        </w:rPr>
        <w:t xml:space="preserve">ROC of 0.909, which demonstrated that this algorithm </w:t>
      </w:r>
      <w:r w:rsidR="00060C4E" w:rsidRPr="0086733B">
        <w:rPr>
          <w:rFonts w:ascii="NewsGotT" w:hAnsi="NewsGotT"/>
        </w:rPr>
        <w:t>is</w:t>
      </w:r>
      <w:r w:rsidRPr="0086733B">
        <w:rPr>
          <w:rFonts w:ascii="NewsGotT" w:hAnsi="NewsGotT"/>
        </w:rPr>
        <w:t xml:space="preserve"> high</w:t>
      </w:r>
      <w:r w:rsidR="00060C4E" w:rsidRPr="0086733B">
        <w:rPr>
          <w:rFonts w:ascii="NewsGotT" w:hAnsi="NewsGotT"/>
        </w:rPr>
        <w:t>ly</w:t>
      </w:r>
      <w:r w:rsidRPr="0086733B">
        <w:rPr>
          <w:rFonts w:ascii="NewsGotT" w:hAnsi="NewsGotT"/>
        </w:rPr>
        <w:t xml:space="preserve"> </w:t>
      </w:r>
      <w:r w:rsidR="00060C4E" w:rsidRPr="0086733B">
        <w:rPr>
          <w:rFonts w:ascii="NewsGotT" w:hAnsi="NewsGotT"/>
        </w:rPr>
        <w:t>accurate</w:t>
      </w:r>
      <w:r w:rsidRPr="0086733B">
        <w:rPr>
          <w:rFonts w:ascii="NewsGotT" w:hAnsi="NewsGotT"/>
        </w:rPr>
        <w:t xml:space="preserve"> and </w:t>
      </w:r>
      <w:r w:rsidR="00060C4E" w:rsidRPr="0086733B">
        <w:rPr>
          <w:rFonts w:ascii="NewsGotT" w:hAnsi="NewsGotT"/>
        </w:rPr>
        <w:t>has the</w:t>
      </w:r>
      <w:r w:rsidRPr="0086733B">
        <w:rPr>
          <w:rFonts w:ascii="NewsGotT" w:hAnsi="NewsGotT"/>
        </w:rPr>
        <w:t xml:space="preserve"> potential to provide</w:t>
      </w:r>
      <w:r w:rsidR="00EE27F6" w:rsidRPr="0086733B">
        <w:rPr>
          <w:rFonts w:ascii="NewsGotT" w:hAnsi="NewsGotT"/>
        </w:rPr>
        <w:t xml:space="preserve"> </w:t>
      </w:r>
      <w:r w:rsidR="00EE27F6" w:rsidRPr="0086733B">
        <w:rPr>
          <w:rFonts w:ascii="Calibri" w:hAnsi="Calibri" w:cs="Calibri"/>
        </w:rPr>
        <w:t>﻿</w:t>
      </w:r>
      <w:r w:rsidR="00EE27F6" w:rsidRPr="0086733B">
        <w:rPr>
          <w:rFonts w:ascii="NewsGotT" w:hAnsi="NewsGotT"/>
        </w:rPr>
        <w:t>a clinically useful predictive model</w:t>
      </w:r>
      <w:r w:rsidRPr="0086733B">
        <w:rPr>
          <w:rFonts w:ascii="NewsGotT" w:hAnsi="NewsGotT"/>
        </w:rPr>
        <w:t xml:space="preserve"> </w:t>
      </w:r>
      <w:r w:rsidR="00417F0D" w:rsidRPr="0086733B">
        <w:rPr>
          <w:rFonts w:ascii="NewsGotT" w:hAnsi="NewsGotT"/>
        </w:rPr>
        <w:fldChar w:fldCharType="begin" w:fldLock="1"/>
      </w:r>
      <w:r w:rsidR="00417F0D" w:rsidRPr="0086733B">
        <w:rPr>
          <w:rFonts w:ascii="NewsGotT" w:hAnsi="NewsGot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Thompson, Mather, Waszynski, &amp; Dicks, 2018)","plainTextFormattedCitation":"(Corradi, Thompson, Mather, Waszynski, &amp; Dicks, 2018)","previouslyFormattedCitation":"(Corradi, Thompson, Mather, Waszynski, &amp; Dicks, 2018)"},"properties":{"noteIndex":0},"schema":"https://github.com/citation-style-language/schema/raw/master/csl-citation.json"}</w:instrText>
      </w:r>
      <w:r w:rsidR="00417F0D" w:rsidRPr="0086733B">
        <w:rPr>
          <w:rFonts w:ascii="NewsGotT" w:hAnsi="NewsGotT"/>
        </w:rPr>
        <w:fldChar w:fldCharType="separate"/>
      </w:r>
      <w:r w:rsidR="00417F0D" w:rsidRPr="0086733B">
        <w:rPr>
          <w:rFonts w:ascii="NewsGotT" w:hAnsi="NewsGotT"/>
          <w:noProof/>
        </w:rPr>
        <w:t>(Corradi, Thompson, Mather, Waszynski, &amp; Dicks, 2018)</w:t>
      </w:r>
      <w:r w:rsidR="00417F0D" w:rsidRPr="0086733B">
        <w:rPr>
          <w:rFonts w:ascii="NewsGotT" w:hAnsi="NewsGotT"/>
        </w:rPr>
        <w:fldChar w:fldCharType="end"/>
      </w:r>
    </w:p>
    <w:p w14:paraId="687BE502" w14:textId="1D4B49D6" w:rsidR="002608AF" w:rsidRDefault="007B30E4" w:rsidP="006E6B24">
      <w:pPr>
        <w:pStyle w:val="NormalWeb"/>
        <w:rPr>
          <w:rFonts w:ascii="NewsGotT" w:hAnsi="NewsGotT"/>
        </w:rPr>
      </w:pPr>
      <w:r w:rsidRPr="0086733B">
        <w:rPr>
          <w:rFonts w:ascii="NewsGotT" w:hAnsi="NewsGotT"/>
        </w:rPr>
        <w:t>As early as 2021, a retrospective cohort study was published that developed and validated ML algorithms for the detection of delirium.</w:t>
      </w:r>
      <w:r w:rsidR="00176049" w:rsidRPr="0086733B">
        <w:rPr>
          <w:rFonts w:ascii="NewsGotT" w:hAnsi="NewsGotT"/>
        </w:rPr>
        <w:t xml:space="preserve"> </w:t>
      </w:r>
      <w:r w:rsidR="003C4144" w:rsidRPr="0086733B">
        <w:rPr>
          <w:rFonts w:ascii="NewsGotT" w:hAnsi="NewsGotT"/>
        </w:rPr>
        <w:t>To conduct</w:t>
      </w:r>
      <w:r w:rsidR="00176049" w:rsidRPr="0086733B">
        <w:rPr>
          <w:rFonts w:ascii="NewsGotT" w:hAnsi="NewsGotT"/>
        </w:rPr>
        <w:t xml:space="preserve"> this study, data were collected over 5 years</w:t>
      </w:r>
      <w:r w:rsidR="003C4144" w:rsidRPr="0086733B">
        <w:rPr>
          <w:rFonts w:ascii="NewsGotT" w:hAnsi="NewsGotT"/>
        </w:rPr>
        <w:t xml:space="preserve"> period</w:t>
      </w:r>
      <w:r w:rsidR="00176049" w:rsidRPr="0086733B">
        <w:rPr>
          <w:rFonts w:ascii="NewsGotT" w:hAnsi="NewsGotT"/>
        </w:rPr>
        <w:t xml:space="preserve"> and the Delirium Observation Screening Scale (DOSS) was applied </w:t>
      </w:r>
      <w:r w:rsidR="003C4144" w:rsidRPr="0086733B">
        <w:rPr>
          <w:rFonts w:ascii="NewsGotT" w:hAnsi="NewsGotT"/>
        </w:rPr>
        <w:t>to</w:t>
      </w:r>
      <w:r w:rsidR="00176049" w:rsidRPr="0086733B">
        <w:rPr>
          <w:rFonts w:ascii="NewsGotT" w:hAnsi="NewsGotT"/>
        </w:rPr>
        <w:t xml:space="preserve"> inpatients and the Confusion Assessment Method for the Intensive Care Unit (CAM-ICU) for ventilated patients. </w:t>
      </w:r>
      <w:r w:rsidR="004D5308" w:rsidRPr="0086733B">
        <w:rPr>
          <w:rFonts w:ascii="NewsGotT" w:hAnsi="NewsGotT"/>
        </w:rPr>
        <w:t xml:space="preserve">The information collected included medical history, medications administered, physiological measurements, and laboratory results. </w:t>
      </w:r>
      <w:r w:rsidR="00176049" w:rsidRPr="0086733B">
        <w:rPr>
          <w:rFonts w:ascii="NewsGotT" w:hAnsi="NewsGotT"/>
        </w:rPr>
        <w:t xml:space="preserve">The algorithms </w:t>
      </w:r>
      <w:r w:rsidR="000E11BF" w:rsidRPr="0086733B">
        <w:rPr>
          <w:rFonts w:ascii="NewsGotT" w:hAnsi="NewsGotT"/>
        </w:rPr>
        <w:t>investigated</w:t>
      </w:r>
      <w:r w:rsidR="00176049" w:rsidRPr="0086733B">
        <w:rPr>
          <w:rFonts w:ascii="NewsGotT" w:hAnsi="NewsGotT"/>
        </w:rPr>
        <w:t xml:space="preserve"> included RL, Decision Tree, RF, Gradient Boosting Machine, Gaussian Naïve Bayes, Support Vector Machine, and K Nearest </w:t>
      </w:r>
      <w:r w:rsidR="003C2319" w:rsidRPr="0086733B">
        <w:rPr>
          <w:rFonts w:ascii="NewsGotT" w:hAnsi="NewsGotT"/>
        </w:rPr>
        <w:t>Neighbour</w:t>
      </w:r>
      <w:r w:rsidR="00176049" w:rsidRPr="0086733B">
        <w:rPr>
          <w:rFonts w:ascii="NewsGotT" w:hAnsi="NewsGotT"/>
        </w:rPr>
        <w:t xml:space="preserve">. </w:t>
      </w:r>
      <w:r w:rsidR="006E6B24" w:rsidRPr="0086733B">
        <w:rPr>
          <w:rFonts w:ascii="NewsGotT" w:hAnsi="NewsGotT"/>
        </w:rPr>
        <w:t>T</w:t>
      </w:r>
      <w:r w:rsidR="00176049" w:rsidRPr="0086733B">
        <w:rPr>
          <w:rFonts w:ascii="NewsGotT" w:hAnsi="NewsGotT"/>
        </w:rPr>
        <w:t>his study</w:t>
      </w:r>
      <w:r w:rsidR="006E6B24" w:rsidRPr="0086733B">
        <w:rPr>
          <w:rFonts w:ascii="NewsGotT" w:hAnsi="NewsGotT"/>
        </w:rPr>
        <w:t xml:space="preserve"> concluded that </w:t>
      </w:r>
      <w:r w:rsidR="006E6B24" w:rsidRPr="0086733B">
        <w:rPr>
          <w:rFonts w:ascii="Calibri" w:hAnsi="Calibri" w:cs="Calibri"/>
        </w:rPr>
        <w:t>﻿</w:t>
      </w:r>
      <w:r w:rsidR="006E6B24" w:rsidRPr="0086733B">
        <w:rPr>
          <w:rFonts w:ascii="NewsGotT" w:hAnsi="NewsGotT"/>
        </w:rPr>
        <w:t xml:space="preserve">random forest, gradient-boosted machine, and logistic regression models demonstrated the best predictive ability with respective AUCs of </w:t>
      </w:r>
      <w:r w:rsidR="00B60A3C" w:rsidRPr="0086733B">
        <w:rPr>
          <w:rFonts w:ascii="NewsGotT" w:hAnsi="NewsGotT"/>
        </w:rPr>
        <w:t>0</w:t>
      </w:r>
      <w:r w:rsidR="006E6B24" w:rsidRPr="0086733B">
        <w:rPr>
          <w:rFonts w:ascii="NewsGotT" w:hAnsi="NewsGotT"/>
        </w:rPr>
        <w:t xml:space="preserve">.85 to </w:t>
      </w:r>
      <w:r w:rsidR="00B60A3C" w:rsidRPr="0086733B">
        <w:rPr>
          <w:rFonts w:ascii="NewsGotT" w:hAnsi="NewsGotT"/>
        </w:rPr>
        <w:t>0</w:t>
      </w:r>
      <w:r w:rsidR="006E6B24" w:rsidRPr="0086733B">
        <w:rPr>
          <w:rFonts w:ascii="NewsGotT" w:hAnsi="NewsGotT"/>
        </w:rPr>
        <w:t>.86</w:t>
      </w:r>
      <w:r w:rsidR="00B60A3C" w:rsidRPr="0086733B">
        <w:rPr>
          <w:rFonts w:ascii="NewsGotT" w:hAnsi="NewsGotT"/>
        </w:rPr>
        <w:t xml:space="preserve"> </w:t>
      </w:r>
      <w:r w:rsidR="00B60A3C" w:rsidRPr="0086733B">
        <w:rPr>
          <w:rFonts w:ascii="NewsGotT" w:hAnsi="NewsGotT"/>
        </w:rPr>
        <w:fldChar w:fldCharType="begin" w:fldLock="1"/>
      </w:r>
      <w:r w:rsidR="00417F0D" w:rsidRPr="0086733B">
        <w:rPr>
          <w:rFonts w:ascii="NewsGotT" w:hAnsi="NewsGot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B60A3C" w:rsidRPr="0086733B">
        <w:rPr>
          <w:rFonts w:ascii="NewsGotT" w:hAnsi="NewsGotT"/>
        </w:rPr>
        <w:fldChar w:fldCharType="separate"/>
      </w:r>
      <w:r w:rsidR="00B60A3C" w:rsidRPr="0086733B">
        <w:rPr>
          <w:rFonts w:ascii="NewsGotT" w:hAnsi="NewsGotT"/>
          <w:noProof/>
        </w:rPr>
        <w:t>(Lee, Mueller, Nick Street, &amp; M. Carnahan, 2021)</w:t>
      </w:r>
      <w:r w:rsidR="00B60A3C" w:rsidRPr="0086733B">
        <w:rPr>
          <w:rFonts w:ascii="NewsGotT" w:hAnsi="NewsGotT"/>
        </w:rPr>
        <w:fldChar w:fldCharType="end"/>
      </w:r>
    </w:p>
    <w:p w14:paraId="0AA7FE4F" w14:textId="77777777" w:rsidR="00886D80" w:rsidRPr="0086733B" w:rsidRDefault="00886D80" w:rsidP="006E6B24">
      <w:pPr>
        <w:pStyle w:val="NormalWeb"/>
        <w:rPr>
          <w:rFonts w:ascii="NewsGotT" w:hAnsi="NewsGotT"/>
        </w:rPr>
      </w:pPr>
    </w:p>
    <w:p w14:paraId="3B63B2DB" w14:textId="77777777" w:rsidR="00AE0AE2" w:rsidRPr="0086733B" w:rsidRDefault="002608AF" w:rsidP="006E6B24">
      <w:pPr>
        <w:pStyle w:val="NormalWeb"/>
        <w:rPr>
          <w:rFonts w:ascii="NewsGotT" w:hAnsi="NewsGotT"/>
        </w:rPr>
      </w:pPr>
      <w:r w:rsidRPr="0086733B">
        <w:rPr>
          <w:rFonts w:ascii="NewsGotT" w:hAnsi="NewsGotT"/>
        </w:rPr>
        <w:t xml:space="preserve">Having shown that using ML algorithms to </w:t>
      </w:r>
      <w:r w:rsidR="00C41882" w:rsidRPr="0086733B">
        <w:rPr>
          <w:rFonts w:ascii="NewsGotT" w:hAnsi="NewsGotT"/>
        </w:rPr>
        <w:t>identify</w:t>
      </w:r>
      <w:r w:rsidRPr="0086733B">
        <w:rPr>
          <w:rFonts w:ascii="NewsGotT" w:hAnsi="NewsGotT"/>
        </w:rPr>
        <w:t xml:space="preserve"> delirium may be a good approach in clinical practice, as they make it possible to recognize cases that would otherwise go unnoticed (Lee, Mueller, Nick Street, &amp; M. Carnahan, 2021).  In this sense, it is important to </w:t>
      </w:r>
      <w:r w:rsidR="00AE0AE2" w:rsidRPr="0086733B">
        <w:rPr>
          <w:rFonts w:ascii="NewsGotT" w:hAnsi="NewsGotT"/>
        </w:rPr>
        <w:t>emphasize</w:t>
      </w:r>
      <w:r w:rsidRPr="0086733B">
        <w:rPr>
          <w:rFonts w:ascii="NewsGotT" w:hAnsi="NewsGotT"/>
        </w:rPr>
        <w:t xml:space="preserve"> that early identification of patients at risk of developing delirium may facilitate the prevention of this disorder and</w:t>
      </w:r>
      <w:r w:rsidR="00AE0AE2" w:rsidRPr="0086733B">
        <w:rPr>
          <w:rFonts w:ascii="NewsGotT" w:hAnsi="NewsGotT"/>
        </w:rPr>
        <w:t xml:space="preserve"> therefore enhance the quality of life of patients</w:t>
      </w:r>
      <w:r w:rsidRPr="0086733B">
        <w:rPr>
          <w:rFonts w:ascii="NewsGotT" w:hAnsi="NewsGotT"/>
        </w:rPr>
        <w:t>. Following this, predictive models for detecti</w:t>
      </w:r>
      <w:r w:rsidR="00AE0AE2" w:rsidRPr="0086733B">
        <w:rPr>
          <w:rFonts w:ascii="NewsGotT" w:hAnsi="NewsGotT"/>
        </w:rPr>
        <w:t>ng</w:t>
      </w:r>
      <w:r w:rsidRPr="0086733B">
        <w:rPr>
          <w:rFonts w:ascii="NewsGotT" w:hAnsi="NewsGotT"/>
        </w:rPr>
        <w:t xml:space="preserve"> delirium have been developed and have proven to be an advantage in daily clinical practice (Van Den Boogaard et al., 2012). </w:t>
      </w:r>
    </w:p>
    <w:p w14:paraId="61E54C98" w14:textId="77777777" w:rsidR="00886D80" w:rsidRDefault="00886D80" w:rsidP="00886D80">
      <w:pPr>
        <w:pStyle w:val="NormalWeb"/>
        <w:rPr>
          <w:rFonts w:ascii="NewsGotT" w:hAnsi="NewsGotT"/>
        </w:rPr>
      </w:pPr>
    </w:p>
    <w:p w14:paraId="1D7D156A" w14:textId="6A0E1BE5" w:rsidR="00886D80" w:rsidRDefault="00886D80" w:rsidP="00886D80">
      <w:pPr>
        <w:pStyle w:val="NormalWeb"/>
        <w:rPr>
          <w:rFonts w:ascii="NewsGotT" w:hAnsi="NewsGotT"/>
          <w:b/>
          <w:bCs/>
          <w:sz w:val="36"/>
          <w:szCs w:val="36"/>
        </w:rPr>
      </w:pPr>
      <w:r>
        <w:rPr>
          <w:rFonts w:ascii="NewsGotT" w:hAnsi="NewsGotT"/>
          <w:b/>
          <w:bCs/>
          <w:sz w:val="36"/>
          <w:szCs w:val="36"/>
        </w:rPr>
        <w:t xml:space="preserve">Material and Methods </w:t>
      </w:r>
    </w:p>
    <w:p w14:paraId="4FE009E0" w14:textId="45808D3E" w:rsidR="002068C2" w:rsidRPr="002068C2" w:rsidRDefault="002068C2" w:rsidP="00886D80">
      <w:pPr>
        <w:pStyle w:val="NormalWeb"/>
        <w:rPr>
          <w:rFonts w:ascii="NewsGotT" w:hAnsi="NewsGotT"/>
          <w:b/>
          <w:bCs/>
        </w:rPr>
      </w:pPr>
      <w:r w:rsidRPr="002068C2">
        <w:rPr>
          <w:rFonts w:ascii="NewsGotT" w:hAnsi="NewsGotT"/>
          <w:b/>
          <w:bCs/>
        </w:rPr>
        <w:t xml:space="preserve">Data </w:t>
      </w:r>
    </w:p>
    <w:p w14:paraId="3A510BCA" w14:textId="45E0A567" w:rsidR="00886D80" w:rsidRDefault="003C2319" w:rsidP="00886D80">
      <w:pPr>
        <w:pStyle w:val="NormalWeb"/>
        <w:rPr>
          <w:rFonts w:ascii="NewsGotT" w:hAnsi="NewsGotT"/>
        </w:rPr>
      </w:pPr>
      <w:r w:rsidRPr="003C2319">
        <w:rPr>
          <w:rFonts w:ascii="NewsGotT" w:hAnsi="NewsGotT"/>
        </w:rPr>
        <w:t xml:space="preserve">This </w:t>
      </w:r>
      <w:r w:rsidRPr="003C2319">
        <w:rPr>
          <w:rFonts w:ascii="Calibri" w:hAnsi="Calibri" w:cs="Calibri"/>
        </w:rPr>
        <w:t>﻿</w:t>
      </w:r>
      <w:r w:rsidRPr="003C2319">
        <w:rPr>
          <w:rFonts w:ascii="NewsGotT" w:hAnsi="NewsGotT"/>
        </w:rPr>
        <w:t xml:space="preserve">study used data from a Portuguese hospital, extracted between 2014 and 2016. </w:t>
      </w:r>
      <w:r w:rsidRPr="003C2319">
        <w:rPr>
          <w:rFonts w:ascii="Calibri" w:hAnsi="Calibri" w:cs="Calibri"/>
        </w:rPr>
        <w:t>﻿</w:t>
      </w:r>
      <w:r w:rsidRPr="003C2319">
        <w:rPr>
          <w:rFonts w:ascii="NewsGotT" w:hAnsi="NewsGotT"/>
        </w:rPr>
        <w:t xml:space="preserve">The study population comprised patients admitted at emergency department, </w:t>
      </w:r>
      <w:r w:rsidRPr="003C2319">
        <w:rPr>
          <w:rFonts w:ascii="Calibri" w:hAnsi="Calibri" w:cs="Calibri"/>
        </w:rPr>
        <w:t>﻿</w:t>
      </w:r>
      <w:r w:rsidRPr="003C2319">
        <w:rPr>
          <w:rFonts w:ascii="NewsGotT" w:hAnsi="NewsGotT"/>
        </w:rPr>
        <w:t xml:space="preserve">patients were aged between 18 and 100 years old. </w:t>
      </w:r>
      <w:r w:rsidRPr="003C2319">
        <w:rPr>
          <w:rFonts w:ascii="Calibri" w:hAnsi="Calibri" w:cs="Calibri"/>
        </w:rPr>
        <w:t>﻿</w:t>
      </w:r>
      <w:r w:rsidRPr="003C2319">
        <w:rPr>
          <w:rFonts w:ascii="NewsGotT" w:hAnsi="NewsGotT"/>
        </w:rPr>
        <w:t xml:space="preserve">The outcome measure of this study was a positive delirium diagnosis determined by RASS. </w:t>
      </w:r>
      <w:r w:rsidRPr="003C2319">
        <w:rPr>
          <w:rFonts w:ascii="Calibri" w:hAnsi="Calibri" w:cs="Calibri"/>
        </w:rPr>
        <w:t>﻿</w:t>
      </w:r>
      <w:r w:rsidRPr="003C2319">
        <w:rPr>
          <w:rFonts w:ascii="NewsGotT" w:hAnsi="NewsGotT"/>
        </w:rPr>
        <w:t xml:space="preserve">The data available </w:t>
      </w:r>
      <w:r w:rsidR="004857E3">
        <w:rPr>
          <w:rFonts w:ascii="NewsGotT" w:hAnsi="NewsGotT"/>
        </w:rPr>
        <w:t>included</w:t>
      </w:r>
      <w:r w:rsidRPr="003C2319">
        <w:rPr>
          <w:rFonts w:ascii="NewsGotT" w:hAnsi="NewsGotT"/>
        </w:rPr>
        <w:t xml:space="preserve"> patient demographics, medical histories,</w:t>
      </w:r>
      <w:r w:rsidR="004857E3">
        <w:rPr>
          <w:rFonts w:ascii="NewsGotT" w:hAnsi="NewsGotT"/>
        </w:rPr>
        <w:t xml:space="preserve"> admission category, urgent admission,</w:t>
      </w:r>
      <w:r w:rsidRPr="003C2319">
        <w:rPr>
          <w:rFonts w:ascii="NewsGotT" w:hAnsi="NewsGotT"/>
        </w:rPr>
        <w:t xml:space="preserve"> physiological measurements, medications administered, and lab results. At total 26 features was used.</w:t>
      </w:r>
    </w:p>
    <w:p w14:paraId="56364199" w14:textId="7A7F7AF9" w:rsidR="00145D75" w:rsidRDefault="00145D75" w:rsidP="00886D80">
      <w:pPr>
        <w:pStyle w:val="NormalWeb"/>
        <w:rPr>
          <w:rFonts w:ascii="NewsGotT" w:hAnsi="NewsGotT"/>
        </w:rPr>
      </w:pPr>
    </w:p>
    <w:p w14:paraId="74AD69FB" w14:textId="77777777" w:rsidR="00145D75" w:rsidRDefault="00145D75" w:rsidP="00145D75">
      <w:pPr>
        <w:pStyle w:val="NormalWeb"/>
        <w:rPr>
          <w:rFonts w:ascii="NewsGotT" w:hAnsi="NewsGotT"/>
        </w:rPr>
      </w:pPr>
      <w:r w:rsidRPr="00145D75">
        <w:rPr>
          <w:rFonts w:ascii="Calibri" w:hAnsi="Calibri" w:cs="Calibri"/>
        </w:rPr>
        <w:t>﻿</w:t>
      </w:r>
      <w:r w:rsidRPr="00145D75">
        <w:rPr>
          <w:rFonts w:ascii="NewsGotT" w:hAnsi="NewsGotT"/>
          <w:b/>
          <w:bCs/>
        </w:rPr>
        <w:t xml:space="preserve">Outcome </w:t>
      </w:r>
    </w:p>
    <w:p w14:paraId="6D4FE85A" w14:textId="003507B4" w:rsidR="00145D75" w:rsidRDefault="00145D75" w:rsidP="00145D75">
      <w:pPr>
        <w:pStyle w:val="NormalWeb"/>
        <w:rPr>
          <w:rFonts w:ascii="NewsGotT" w:hAnsi="NewsGotT"/>
        </w:rPr>
      </w:pPr>
      <w:r w:rsidRPr="00145D75">
        <w:rPr>
          <w:rFonts w:ascii="NewsGotT" w:hAnsi="NewsGotT"/>
        </w:rPr>
        <w:t>The outcome measure of this study was a positive delirium diagnosis within one day of hospitalization determined by a positive DOSS or CAM assessment. Twenty-four hours was chosen as the cut-off length for study inclusion to optimize the model’s ability to identify delirium cases most related to factors observed around the time of the ED visit. A positive outcome was defined as one or more positive screenings within 24 hours even if a prior assessment was negative.</w:t>
      </w:r>
    </w:p>
    <w:p w14:paraId="0D752A3C" w14:textId="77777777" w:rsidR="00145D75" w:rsidRPr="00145D75" w:rsidRDefault="00145D75" w:rsidP="00145D75">
      <w:pPr>
        <w:pStyle w:val="NormalWeb"/>
        <w:rPr>
          <w:rFonts w:ascii="NewsGotT" w:hAnsi="NewsGotT"/>
        </w:rPr>
      </w:pPr>
    </w:p>
    <w:p w14:paraId="4C5F18CC" w14:textId="77472A77" w:rsidR="00145D75" w:rsidRPr="00145D75" w:rsidRDefault="00145D75" w:rsidP="00145D75">
      <w:pPr>
        <w:pStyle w:val="NormalWeb"/>
        <w:rPr>
          <w:rFonts w:ascii="NewsGotT" w:hAnsi="NewsGotT"/>
          <w:b/>
          <w:bCs/>
        </w:rPr>
      </w:pPr>
      <w:r w:rsidRPr="00145D75">
        <w:rPr>
          <w:rFonts w:ascii="NewsGotT" w:hAnsi="NewsGotT"/>
          <w:b/>
          <w:bCs/>
        </w:rPr>
        <w:t xml:space="preserve">Predictors </w:t>
      </w:r>
    </w:p>
    <w:p w14:paraId="079D8DFC" w14:textId="05AFFC81" w:rsidR="00145D75" w:rsidRDefault="00145D75" w:rsidP="00145D75">
      <w:pPr>
        <w:pStyle w:val="NormalWeb"/>
        <w:rPr>
          <w:rFonts w:ascii="NewsGotT" w:hAnsi="NewsGotT"/>
        </w:rPr>
      </w:pPr>
      <w:r w:rsidRPr="00145D75">
        <w:rPr>
          <w:rFonts w:ascii="NewsGotT" w:hAnsi="NewsGotT"/>
        </w:rPr>
        <w:t xml:space="preserve">We collected data on patient demographics, medical histories, physiological measurements, medications administered, and lab results. The following variables were used to generate and test a model: age at the time of hospitalization, sex, gender, history of stroke, dementia, severe illness defined by meeting two or more Systemic Inflammatory Response Syndrome (SIRS) criteria, transient ischemic attack (TIA), diagnosis of intracranial </w:t>
      </w:r>
      <w:proofErr w:type="spellStart"/>
      <w:r w:rsidRPr="00145D75">
        <w:rPr>
          <w:rFonts w:ascii="NewsGotT" w:hAnsi="NewsGotT"/>
        </w:rPr>
        <w:t>hemorrhage</w:t>
      </w:r>
      <w:proofErr w:type="spellEnd"/>
      <w:r w:rsidRPr="00145D75">
        <w:rPr>
          <w:rFonts w:ascii="NewsGotT" w:hAnsi="NewsGotT"/>
        </w:rPr>
        <w:t xml:space="preserve"> in the ED, </w:t>
      </w:r>
      <w:proofErr w:type="spellStart"/>
      <w:r w:rsidRPr="00145D75">
        <w:rPr>
          <w:rFonts w:ascii="NewsGotT" w:hAnsi="NewsGotT"/>
        </w:rPr>
        <w:t>tachypnea</w:t>
      </w:r>
      <w:proofErr w:type="spellEnd"/>
      <w:r w:rsidRPr="00145D75">
        <w:rPr>
          <w:rFonts w:ascii="NewsGotT" w:hAnsi="NewsGotT"/>
        </w:rPr>
        <w:t>, and visual or hearing impairment. The physiological variables collected at the time of ED evaluation were heart rate, respiratory rate, Body Mass Index (BMI), and temperature. Medications ordered were obtained with a drug flag for opioids and benzodiazepines. We defined the anticholinergic variable as receipt of drugs classified as level 2 or 3 on an updated version of the Anticholinergic Drug Scale (Supplemental table 1 displays anticholinergics received by the sample).13,14 Although there is not an established Activity of Daily Living (ADL) assessment in the ED at this institution, nursing staff in inpatient units recorded a Barthel index, a measurement of the degree of assistance required by a patient determined by 10 variables describing ADL and mobility.15 The Barthel index was included as a continuous variable where a higher Barthel index is</w:t>
      </w:r>
      <w:r w:rsidR="00FC6425">
        <w:rPr>
          <w:rFonts w:ascii="NewsGotT" w:hAnsi="NewsGotT"/>
        </w:rPr>
        <w:t xml:space="preserve"> </w:t>
      </w:r>
      <w:r w:rsidR="00FC6425" w:rsidRPr="00FC6425">
        <w:rPr>
          <w:rFonts w:ascii="Calibri" w:hAnsi="Calibri" w:cs="Calibri"/>
        </w:rPr>
        <w:t>﻿</w:t>
      </w:r>
      <w:r w:rsidR="00FC6425" w:rsidRPr="00FC6425">
        <w:rPr>
          <w:rFonts w:ascii="NewsGotT" w:hAnsi="NewsGotT"/>
        </w:rPr>
        <w:t xml:space="preserve">indicative of a higher level of independence. ADL was an important predictor for delirium in the </w:t>
      </w:r>
      <w:proofErr w:type="gramStart"/>
      <w:r w:rsidR="00FC6425" w:rsidRPr="00FC6425">
        <w:rPr>
          <w:rFonts w:ascii="NewsGotT" w:hAnsi="NewsGotT"/>
        </w:rPr>
        <w:t>literature</w:t>
      </w:r>
      <w:proofErr w:type="gramEnd"/>
      <w:r w:rsidR="00FC6425" w:rsidRPr="00FC6425">
        <w:rPr>
          <w:rFonts w:ascii="NewsGotT" w:hAnsi="NewsGotT"/>
        </w:rPr>
        <w:t xml:space="preserve"> but the Barthel index is not available at the time of the ED visit, so we examined the models without the Barthel index as the primary analysis and without as the secondary analysis.1</w:t>
      </w:r>
    </w:p>
    <w:p w14:paraId="4B768C65" w14:textId="1DF4ECFD" w:rsidR="00FC6425" w:rsidRDefault="00FC6425" w:rsidP="00145D75">
      <w:pPr>
        <w:pStyle w:val="NormalWeb"/>
        <w:rPr>
          <w:rFonts w:ascii="NewsGotT" w:hAnsi="NewsGotT"/>
        </w:rPr>
      </w:pPr>
    </w:p>
    <w:p w14:paraId="7D0129A5" w14:textId="77777777" w:rsidR="00FC6425" w:rsidRDefault="00FC6425" w:rsidP="00FC6425">
      <w:pPr>
        <w:pStyle w:val="NormalWeb"/>
        <w:rPr>
          <w:rFonts w:ascii="NewsGotT" w:hAnsi="NewsGotT"/>
        </w:rPr>
      </w:pPr>
      <w:r w:rsidRPr="00FC6425">
        <w:rPr>
          <w:rFonts w:ascii="Calibri" w:hAnsi="Calibri" w:cs="Calibri"/>
        </w:rPr>
        <w:t>﻿</w:t>
      </w:r>
      <w:r w:rsidRPr="00FC6425">
        <w:rPr>
          <w:rFonts w:ascii="NewsGotT" w:hAnsi="NewsGotT"/>
          <w:b/>
          <w:bCs/>
        </w:rPr>
        <w:t xml:space="preserve">Analysis </w:t>
      </w:r>
    </w:p>
    <w:p w14:paraId="324461B8" w14:textId="230B2117" w:rsidR="00FC6425" w:rsidRPr="00FC6425" w:rsidRDefault="00FC6425" w:rsidP="00FC6425">
      <w:pPr>
        <w:pStyle w:val="NormalWeb"/>
        <w:rPr>
          <w:rFonts w:ascii="NewsGotT" w:hAnsi="NewsGotT"/>
        </w:rPr>
      </w:pPr>
      <w:r w:rsidRPr="00FC6425">
        <w:rPr>
          <w:rFonts w:ascii="NewsGotT" w:hAnsi="NewsGotT"/>
        </w:rPr>
        <w:t>We reported summary statistics for the population by positive delirium screening. Means and Standard Deviation (SD) summarized continuous variables; frequency counts and proportions summarized categorical variables.</w:t>
      </w:r>
    </w:p>
    <w:p w14:paraId="04658B0B" w14:textId="77777777" w:rsidR="00FC6425" w:rsidRPr="00FC6425" w:rsidRDefault="00FC6425" w:rsidP="00FC6425">
      <w:pPr>
        <w:pStyle w:val="NormalWeb"/>
        <w:rPr>
          <w:rFonts w:ascii="NewsGotT" w:hAnsi="NewsGotT"/>
        </w:rPr>
      </w:pPr>
      <w:r w:rsidRPr="00FC6425">
        <w:rPr>
          <w:rFonts w:ascii="NewsGotT" w:hAnsi="NewsGotT"/>
        </w:rPr>
        <w:t>Missing values were imputed using KNN-imputation which has been shown to outperform other widely used imputation methods.17 Possible outliers were identified with the IQR Extreme Value analysis. To prevent the loss of information about variability in the study, clinical reasoning was used to determine if an outlier reflects the study population. Variance inflation factors were observed to detect multicollinearity, and continuous variables were checked for linearity by examining plots of the continuous independent variables versus the logit of the outcome.</w:t>
      </w:r>
    </w:p>
    <w:p w14:paraId="4693C524" w14:textId="77777777" w:rsidR="00FC6425" w:rsidRPr="00FC6425" w:rsidRDefault="00FC6425" w:rsidP="00FC6425">
      <w:pPr>
        <w:pStyle w:val="NormalWeb"/>
        <w:rPr>
          <w:rFonts w:ascii="NewsGotT" w:hAnsi="NewsGotT"/>
        </w:rPr>
      </w:pPr>
      <w:r w:rsidRPr="00FC6425">
        <w:rPr>
          <w:rFonts w:ascii="NewsGotT" w:hAnsi="NewsGotT"/>
        </w:rPr>
        <w:lastRenderedPageBreak/>
        <w:t xml:space="preserve">We compared the predictive performance of five machine learning models using the Python Machine Learning library Scikit-Learn.18 The algorithms included Logistic Regression (LR), Decision Tree (DT), Random Forest (RF), Gradient Boosting Machine (GBM), and Gaussian Naïve Bayes (GNB), Support Vector Machine (SVM), and K Nearest </w:t>
      </w:r>
      <w:proofErr w:type="spellStart"/>
      <w:r w:rsidRPr="00FC6425">
        <w:rPr>
          <w:rFonts w:ascii="NewsGotT" w:hAnsi="NewsGotT"/>
        </w:rPr>
        <w:t>Neighbor</w:t>
      </w:r>
      <w:proofErr w:type="spellEnd"/>
      <w:r w:rsidRPr="00FC6425">
        <w:rPr>
          <w:rFonts w:ascii="NewsGotT" w:hAnsi="NewsGotT"/>
        </w:rPr>
        <w:t xml:space="preserve"> (KNN) with an intention to identify an interpretable model. Cross-validation was implemented for both hyperparameter tuning and model evaluation with AUC as the evaluation metric. This re- sampling method was selected over repeated sub-sampling to prevent any loss of information about the positive class by ensuring every observation appears in both the training and test data.</w:t>
      </w:r>
    </w:p>
    <w:p w14:paraId="583467C5" w14:textId="2DFECCFF" w:rsidR="00FC6425" w:rsidRDefault="00FC6425" w:rsidP="00FC6425">
      <w:pPr>
        <w:pStyle w:val="NormalWeb"/>
        <w:rPr>
          <w:rFonts w:ascii="NewsGotT" w:hAnsi="NewsGotT"/>
        </w:rPr>
      </w:pPr>
      <w:r w:rsidRPr="00FC6425">
        <w:rPr>
          <w:rFonts w:ascii="NewsGotT" w:hAnsi="NewsGotT"/>
        </w:rPr>
        <w:t xml:space="preserve">To avoid an optimistic bias that can result from using the same cross-validation procedure for both hyperparameter tuning and model evaluation, nested cross-validation was employed. In nested cross-validation, k-fold cross-validation for hyperparameter tuning is nested inside the k- fold cross-validation for model evaluation. Using tenfold nested cross-validation, the data was randomly divided into 10 </w:t>
      </w:r>
      <w:proofErr w:type="gramStart"/>
      <w:r w:rsidRPr="00FC6425">
        <w:rPr>
          <w:rFonts w:ascii="NewsGotT" w:hAnsi="NewsGotT"/>
        </w:rPr>
        <w:t>equally-sized</w:t>
      </w:r>
      <w:proofErr w:type="gramEnd"/>
      <w:r w:rsidRPr="00FC6425">
        <w:rPr>
          <w:rFonts w:ascii="NewsGotT" w:hAnsi="NewsGotT"/>
        </w:rPr>
        <w:t xml:space="preserve"> subsets. Out of the 10 sets, 9 were used to train the classifier, and the 10th was used for testing. The training set was further partitioned into 5 folds for an inner cross-validation grid search to optimize hyperparameters. This process was repeated until each of the 10 subsets had served as the test set. </w:t>
      </w:r>
      <w:proofErr w:type="gramStart"/>
      <w:r w:rsidRPr="00FC6425">
        <w:rPr>
          <w:rFonts w:ascii="NewsGotT" w:hAnsi="NewsGotT"/>
        </w:rPr>
        <w:t>Similar to</w:t>
      </w:r>
      <w:proofErr w:type="gramEnd"/>
      <w:r w:rsidRPr="00FC6425">
        <w:rPr>
          <w:rFonts w:ascii="NewsGotT" w:hAnsi="NewsGotT"/>
        </w:rPr>
        <w:t xml:space="preserve"> a regular cross-validation procedure, evaluation metrics are obtained by averaging the test set scores of the 10 runs. By conducting model selection independently in each trial of the model fitting procedure, the risk of overfitting during hyperparameter tuning is reduced. The final models were selected using a 10- fold cross-validation grid search on all available data.</w:t>
      </w:r>
    </w:p>
    <w:p w14:paraId="78F109AE" w14:textId="520D3F3D" w:rsidR="00886D80" w:rsidRDefault="00886D80" w:rsidP="00886D80">
      <w:pPr>
        <w:pStyle w:val="NormalWeb"/>
        <w:rPr>
          <w:rFonts w:ascii="NewsGotT" w:hAnsi="NewsGotT"/>
          <w:b/>
          <w:bCs/>
          <w:sz w:val="36"/>
          <w:szCs w:val="36"/>
        </w:rPr>
      </w:pPr>
    </w:p>
    <w:p w14:paraId="613FD7B5" w14:textId="77777777" w:rsidR="00886D80" w:rsidRDefault="00886D80" w:rsidP="00886D80">
      <w:pPr>
        <w:pStyle w:val="NormalWeb"/>
        <w:rPr>
          <w:rFonts w:ascii="NewsGotT" w:hAnsi="NewsGotT"/>
          <w:b/>
          <w:bCs/>
          <w:sz w:val="36"/>
          <w:szCs w:val="36"/>
        </w:rPr>
      </w:pPr>
    </w:p>
    <w:p w14:paraId="6C2B2D7F" w14:textId="5137F064" w:rsidR="00886D80" w:rsidRPr="0086733B" w:rsidRDefault="00886D80" w:rsidP="00886D80">
      <w:pPr>
        <w:pStyle w:val="NormalWeb"/>
        <w:rPr>
          <w:rFonts w:ascii="NewsGotT" w:hAnsi="NewsGotT"/>
          <w:b/>
          <w:bCs/>
          <w:sz w:val="36"/>
          <w:szCs w:val="36"/>
        </w:rPr>
      </w:pPr>
      <w:r>
        <w:rPr>
          <w:rFonts w:ascii="NewsGotT" w:hAnsi="NewsGotT"/>
          <w:b/>
          <w:bCs/>
          <w:sz w:val="36"/>
          <w:szCs w:val="36"/>
        </w:rPr>
        <w:t xml:space="preserve">Results </w:t>
      </w:r>
      <w:r w:rsidRPr="0086733B">
        <w:rPr>
          <w:rFonts w:ascii="NewsGotT" w:hAnsi="NewsGotT"/>
          <w:b/>
          <w:bCs/>
          <w:sz w:val="36"/>
          <w:szCs w:val="36"/>
        </w:rPr>
        <w:t xml:space="preserve"> </w:t>
      </w:r>
    </w:p>
    <w:p w14:paraId="2F170358" w14:textId="4F7D4F48" w:rsidR="009028D6" w:rsidRPr="0086733B" w:rsidRDefault="009028D6" w:rsidP="004F3C14">
      <w:pPr>
        <w:pStyle w:val="NormalWeb"/>
        <w:rPr>
          <w:rFonts w:ascii="NewsGotT" w:hAnsi="NewsGotT"/>
        </w:rPr>
      </w:pPr>
    </w:p>
    <w:p w14:paraId="1C8988EC" w14:textId="30A7AB49" w:rsidR="00886D80" w:rsidRDefault="00886D80" w:rsidP="006E6B24">
      <w:pPr>
        <w:pStyle w:val="NormalWeb"/>
        <w:rPr>
          <w:rFonts w:ascii="NewsGotT" w:hAnsi="NewsGotT"/>
        </w:rPr>
      </w:pPr>
    </w:p>
    <w:p w14:paraId="2B62CB3D" w14:textId="77777777" w:rsidR="00FC6425" w:rsidRDefault="00FC6425" w:rsidP="006E6B24">
      <w:pPr>
        <w:pStyle w:val="NormalWeb"/>
        <w:rPr>
          <w:rFonts w:ascii="NewsGotT" w:hAnsi="NewsGotT"/>
        </w:rPr>
      </w:pPr>
    </w:p>
    <w:p w14:paraId="0B7CCFDD" w14:textId="4E3F1505" w:rsidR="00886D80" w:rsidRDefault="00886D80" w:rsidP="006E6B24">
      <w:pPr>
        <w:pStyle w:val="NormalWeb"/>
        <w:rPr>
          <w:rFonts w:ascii="NewsGotT" w:hAnsi="NewsGotT"/>
        </w:rPr>
      </w:pPr>
    </w:p>
    <w:p w14:paraId="65164272" w14:textId="77777777" w:rsidR="00886D80" w:rsidRPr="0086733B" w:rsidRDefault="00886D80" w:rsidP="006E6B24">
      <w:pPr>
        <w:pStyle w:val="NormalWeb"/>
        <w:rPr>
          <w:rFonts w:ascii="NewsGotT" w:hAnsi="NewsGotT"/>
        </w:rPr>
      </w:pPr>
    </w:p>
    <w:p w14:paraId="2E536602" w14:textId="33BEDFC8" w:rsidR="0086733B" w:rsidRPr="00886D80" w:rsidRDefault="0086733B" w:rsidP="006E6B24">
      <w:pPr>
        <w:pStyle w:val="NormalWeb"/>
        <w:rPr>
          <w:rFonts w:ascii="NewsGotT" w:hAnsi="NewsGotT"/>
          <w:b/>
          <w:bCs/>
          <w:sz w:val="36"/>
          <w:szCs w:val="36"/>
        </w:rPr>
      </w:pPr>
      <w:r w:rsidRPr="00886D80">
        <w:rPr>
          <w:rFonts w:ascii="NewsGotT" w:hAnsi="NewsGotT"/>
          <w:b/>
          <w:bCs/>
          <w:sz w:val="36"/>
          <w:szCs w:val="36"/>
        </w:rPr>
        <w:t xml:space="preserve">Discussion: </w:t>
      </w:r>
    </w:p>
    <w:p w14:paraId="6B5CB29E" w14:textId="1C98FA16" w:rsidR="0086733B" w:rsidRPr="0086733B" w:rsidRDefault="0086733B" w:rsidP="006E6B24">
      <w:pPr>
        <w:pStyle w:val="NormalWeb"/>
        <w:rPr>
          <w:rFonts w:ascii="NewsGotT" w:hAnsi="NewsGotT"/>
        </w:rPr>
      </w:pPr>
      <w:r w:rsidRPr="0086733B">
        <w:rPr>
          <w:rFonts w:ascii="Calibri" w:hAnsi="Calibri" w:cs="Calibri"/>
        </w:rPr>
        <w:t>﻿</w:t>
      </w:r>
      <w:r w:rsidRPr="0086733B">
        <w:rPr>
          <w:rFonts w:ascii="NewsGotT" w:hAnsi="NewsGotT"/>
        </w:rPr>
        <w:t xml:space="preserve">This proof-of-concept study demonstrates the value of machine learning applied to clinical data sets. Generally applicable and accurate prediction of patients at high risk of developing delirium would be of great value in identifying underlying medical conditions and modifiable risk factors. </w:t>
      </w:r>
    </w:p>
    <w:p w14:paraId="5E074B5F" w14:textId="58E362C3" w:rsidR="00B60A3C" w:rsidRPr="0086733B" w:rsidRDefault="00B60A3C" w:rsidP="006E6B24">
      <w:pPr>
        <w:pStyle w:val="NormalWeb"/>
        <w:rPr>
          <w:rFonts w:ascii="NewsGotT" w:hAnsi="NewsGotT"/>
        </w:rPr>
      </w:pPr>
    </w:p>
    <w:p w14:paraId="2650B838" w14:textId="01B80CF9" w:rsidR="00B60A3C" w:rsidRPr="0086733B" w:rsidRDefault="00B60A3C" w:rsidP="006E6B24">
      <w:pPr>
        <w:pStyle w:val="NormalWeb"/>
        <w:rPr>
          <w:rFonts w:ascii="NewsGotT" w:hAnsi="NewsGotT"/>
        </w:rPr>
      </w:pPr>
    </w:p>
    <w:p w14:paraId="0CD64AA8" w14:textId="13FACA3B" w:rsidR="00B60A3C" w:rsidRPr="0086733B" w:rsidRDefault="00B60A3C" w:rsidP="006E6B24">
      <w:pPr>
        <w:pStyle w:val="NormalWeb"/>
        <w:rPr>
          <w:rFonts w:ascii="NewsGotT" w:hAnsi="NewsGotT"/>
        </w:rPr>
      </w:pPr>
    </w:p>
    <w:p w14:paraId="172CF093" w14:textId="3215F602" w:rsidR="00B60A3C" w:rsidRPr="0086733B" w:rsidRDefault="00B60A3C" w:rsidP="006E6B24">
      <w:pPr>
        <w:pStyle w:val="NormalWeb"/>
        <w:rPr>
          <w:rFonts w:ascii="NewsGotT" w:hAnsi="NewsGotT"/>
        </w:rPr>
      </w:pPr>
    </w:p>
    <w:p w14:paraId="0F8B6835" w14:textId="77777777" w:rsidR="00B60A3C" w:rsidRPr="0086733B" w:rsidRDefault="00B60A3C" w:rsidP="006E6B24">
      <w:pPr>
        <w:pStyle w:val="NormalWeb"/>
        <w:rPr>
          <w:rFonts w:ascii="NewsGotT" w:hAnsi="NewsGotT"/>
        </w:rPr>
      </w:pPr>
    </w:p>
    <w:p w14:paraId="3C5AC72F" w14:textId="07684338" w:rsidR="00176049" w:rsidRPr="00886D80" w:rsidRDefault="006E6B24" w:rsidP="006E6B24">
      <w:pPr>
        <w:pStyle w:val="NormalWeb"/>
        <w:rPr>
          <w:rFonts w:ascii="NewsGotT" w:hAnsi="NewsGotT"/>
          <w:b/>
          <w:bCs/>
          <w:sz w:val="36"/>
          <w:szCs w:val="36"/>
        </w:rPr>
      </w:pPr>
      <w:r w:rsidRPr="00886D80">
        <w:rPr>
          <w:rFonts w:ascii="NewsGotT" w:hAnsi="NewsGotT"/>
          <w:b/>
          <w:bCs/>
          <w:sz w:val="36"/>
          <w:szCs w:val="36"/>
        </w:rPr>
        <w:t>Conclusion:</w:t>
      </w:r>
    </w:p>
    <w:p w14:paraId="05E8260C" w14:textId="36085BEC" w:rsidR="00176049" w:rsidRDefault="00176049" w:rsidP="004F4F1C">
      <w:pPr>
        <w:pStyle w:val="NormalWeb"/>
      </w:pPr>
    </w:p>
    <w:p w14:paraId="79BB4419" w14:textId="77777777" w:rsidR="00176049" w:rsidRPr="004F4F1C" w:rsidRDefault="00176049" w:rsidP="004F4F1C">
      <w:pPr>
        <w:pStyle w:val="NormalWeb"/>
      </w:pPr>
    </w:p>
    <w:p w14:paraId="60F67DA3" w14:textId="77777777" w:rsidR="00DF5981" w:rsidRPr="004F4F1C" w:rsidRDefault="00DF5981" w:rsidP="002F0ABF">
      <w:pPr>
        <w:pStyle w:val="NormalWeb"/>
      </w:pPr>
    </w:p>
    <w:p w14:paraId="55D66807" w14:textId="1D61BC8C" w:rsidR="004B0DB5" w:rsidRPr="004F4F1C" w:rsidRDefault="004B0DB5" w:rsidP="00CA644B"/>
    <w:p w14:paraId="7B6F69D5" w14:textId="7C3C1B84" w:rsidR="004B0DB5" w:rsidRPr="004F4F1C" w:rsidRDefault="004B0DB5" w:rsidP="00CA644B"/>
    <w:p w14:paraId="28F8A2FF" w14:textId="28AA5082" w:rsidR="004B0DB5" w:rsidRDefault="004B0DB5" w:rsidP="00CA644B"/>
    <w:p w14:paraId="28DF4BBE" w14:textId="19697A90" w:rsidR="004F4F1C" w:rsidRDefault="004F4F1C" w:rsidP="00CA644B"/>
    <w:p w14:paraId="7E8FA52D" w14:textId="77777777" w:rsidR="004F4F1C" w:rsidRPr="004F4F1C" w:rsidRDefault="004F4F1C" w:rsidP="00CA644B"/>
    <w:p w14:paraId="26EBFDE1" w14:textId="4677594F" w:rsidR="004B0DB5" w:rsidRPr="004F4F1C" w:rsidRDefault="004B0DB5" w:rsidP="00CA644B"/>
    <w:p w14:paraId="6BAA0ADB" w14:textId="5F7E763F" w:rsidR="004B0DB5" w:rsidRPr="00646C9D" w:rsidRDefault="004B0DB5" w:rsidP="00CA644B">
      <w:r w:rsidRPr="00646C9D">
        <w:t xml:space="preserve">Introduction: </w:t>
      </w:r>
    </w:p>
    <w:p w14:paraId="2845A229" w14:textId="126ABC90" w:rsidR="004B0DB5" w:rsidRPr="00646C9D" w:rsidRDefault="004B0DB5" w:rsidP="00CA644B"/>
    <w:p w14:paraId="2CDC8032" w14:textId="460AA9BA" w:rsidR="004B0DB5" w:rsidRPr="004B0DB5" w:rsidRDefault="004B0DB5" w:rsidP="004B0DB5">
      <w:r w:rsidRPr="004B0DB5">
        <w:t>Increased life expectancy is an indicator of improved quality of life, but it is also associated with an increase in chronic diseases. Due to the multiple physiological changes that characterise the elderly, it is expected that this age group is particularly vulnerable to the adverse effects of hospitalisation. Small changes in the individual caused by the change of disease state may promote states of confusion and disorientation. Delirium is a common manifestation of severe acute neuropsychiatric dysfunction, prevalent in hospital environment, which due to its variability of clinical presentation is often underdiagnosed and neglected.</w:t>
      </w:r>
    </w:p>
    <w:p w14:paraId="222ED203" w14:textId="77777777" w:rsidR="004B0DB5" w:rsidRPr="004B0DB5" w:rsidRDefault="004B0DB5" w:rsidP="004B0DB5"/>
    <w:p w14:paraId="23D0A699" w14:textId="793B85E1" w:rsidR="004B0DB5" w:rsidRPr="004B0DB5" w:rsidRDefault="004B0DB5" w:rsidP="004B0DB5">
      <w:r w:rsidRPr="004B0DB5">
        <w:t xml:space="preserve">Delirium can affect people of all ages, but it predominantly affects hospitalised older </w:t>
      </w:r>
      <w:proofErr w:type="gramStart"/>
      <w:r w:rsidRPr="004B0DB5">
        <w:t>adults</w:t>
      </w:r>
      <w:proofErr w:type="gramEnd"/>
      <w:r w:rsidRPr="004B0DB5">
        <w:t xml:space="preserve"> and it is associated with increased morbidity and mortality.</w:t>
      </w:r>
    </w:p>
    <w:p w14:paraId="4DE72689" w14:textId="37BE45A3" w:rsidR="004B0DB5" w:rsidRPr="004B0DB5" w:rsidRDefault="004B0DB5" w:rsidP="00CA644B"/>
    <w:p w14:paraId="19825F53" w14:textId="25F8478B" w:rsidR="004B0DB5" w:rsidRPr="004B0DB5" w:rsidRDefault="004B0DB5" w:rsidP="00CA644B">
      <w:r w:rsidRPr="004B0DB5">
        <w:t>Disease, medications, a newly presented physical deficit, or a combination of these can</w:t>
      </w:r>
    </w:p>
    <w:p w14:paraId="163D4976" w14:textId="77777777" w:rsidR="00CA644B" w:rsidRPr="004B0DB5" w:rsidRDefault="00CA644B" w:rsidP="00CA644B"/>
    <w:p w14:paraId="28BF145A" w14:textId="722DC7A3" w:rsidR="0029570A" w:rsidRPr="00653224" w:rsidRDefault="0029570A" w:rsidP="00CA644B">
      <w:pPr>
        <w:rPr>
          <w:lang w:val="pt-BR"/>
        </w:rPr>
      </w:pPr>
      <w:r w:rsidRPr="00653224">
        <w:rPr>
          <w:lang w:val="pt-BR"/>
        </w:rPr>
        <w:t xml:space="preserve">Devido às múltiplas alterações fisiológicas que caracterizam os idosos, espera-se que este grupo etário seja particularmente vulnerável aos efeitos adversos da hospitalização. Pequenas mudanças no indivíduo causadas pela mudança de estado da doença podem promover estados de confusão e desorientação. O delírio é uma manifestação comum de grave disfunção neuropsiquiátrica aguda, prevalente </w:t>
      </w:r>
      <w:r w:rsidR="00AB1025" w:rsidRPr="00653224">
        <w:rPr>
          <w:lang w:val="pt-BR"/>
        </w:rPr>
        <w:t>em</w:t>
      </w:r>
      <w:r w:rsidRPr="00653224">
        <w:rPr>
          <w:lang w:val="pt-BR"/>
        </w:rPr>
        <w:t xml:space="preserve"> ambiente hospitalar, que devido à sua variabilidade de apresentação clínica é frequentemente </w:t>
      </w:r>
      <w:proofErr w:type="spellStart"/>
      <w:r w:rsidRPr="00653224">
        <w:rPr>
          <w:lang w:val="pt-BR"/>
        </w:rPr>
        <w:t>subdiagnosticada</w:t>
      </w:r>
      <w:proofErr w:type="spellEnd"/>
      <w:r w:rsidRPr="00653224">
        <w:rPr>
          <w:lang w:val="pt-BR"/>
        </w:rPr>
        <w:t xml:space="preserve"> e negligenciada.</w:t>
      </w:r>
    </w:p>
    <w:p w14:paraId="457C9584" w14:textId="77777777" w:rsidR="0029570A" w:rsidRPr="00653224" w:rsidRDefault="0029570A" w:rsidP="0029570A">
      <w:pPr>
        <w:rPr>
          <w:lang w:val="pt-BR"/>
        </w:rPr>
      </w:pPr>
    </w:p>
    <w:p w14:paraId="5780B41B" w14:textId="77777777" w:rsidR="0029570A" w:rsidRPr="0029570A" w:rsidRDefault="0029570A" w:rsidP="0029570A">
      <w:pPr>
        <w:rPr>
          <w:lang w:val="pt-PT"/>
        </w:rPr>
      </w:pPr>
      <w:r w:rsidRPr="0029570A">
        <w:rPr>
          <w:lang w:val="pt-PT"/>
        </w:rPr>
        <w:t xml:space="preserve">O </w:t>
      </w:r>
      <w:proofErr w:type="spellStart"/>
      <w:r w:rsidRPr="0029570A">
        <w:rPr>
          <w:lang w:val="pt-PT"/>
        </w:rPr>
        <w:t>delirium</w:t>
      </w:r>
      <w:proofErr w:type="spellEnd"/>
      <w:r w:rsidRPr="0029570A">
        <w:rPr>
          <w:lang w:val="pt-PT"/>
        </w:rPr>
        <w:t xml:space="preserve"> pode </w:t>
      </w:r>
      <w:proofErr w:type="spellStart"/>
      <w:r w:rsidRPr="0029570A">
        <w:rPr>
          <w:lang w:val="pt-PT"/>
        </w:rPr>
        <w:t>afectar</w:t>
      </w:r>
      <w:proofErr w:type="spellEnd"/>
      <w:r w:rsidRPr="0029570A">
        <w:rPr>
          <w:lang w:val="pt-PT"/>
        </w:rPr>
        <w:t xml:space="preserve"> pessoas de todas as idades, mas </w:t>
      </w:r>
      <w:proofErr w:type="spellStart"/>
      <w:r w:rsidRPr="0029570A">
        <w:rPr>
          <w:lang w:val="pt-PT"/>
        </w:rPr>
        <w:t>afecta</w:t>
      </w:r>
      <w:proofErr w:type="spellEnd"/>
      <w:r w:rsidRPr="0029570A">
        <w:rPr>
          <w:lang w:val="pt-PT"/>
        </w:rPr>
        <w:t xml:space="preserve"> predominantemente adultos idosos hospitalizados e está associado a uma morbilidade e mortalidade acrescidas. </w:t>
      </w:r>
    </w:p>
    <w:p w14:paraId="7F8A50C3" w14:textId="77777777" w:rsidR="0029570A" w:rsidRPr="0029570A" w:rsidRDefault="0029570A" w:rsidP="0029570A">
      <w:pPr>
        <w:rPr>
          <w:lang w:val="pt-PT"/>
        </w:rPr>
      </w:pPr>
    </w:p>
    <w:p w14:paraId="78494AB0" w14:textId="77777777" w:rsidR="0029570A" w:rsidRPr="0029570A" w:rsidRDefault="0029570A" w:rsidP="0029570A">
      <w:pPr>
        <w:rPr>
          <w:lang w:val="pt-PT"/>
        </w:rPr>
      </w:pPr>
    </w:p>
    <w:p w14:paraId="2EC339E6" w14:textId="77777777" w:rsidR="0029570A" w:rsidRPr="0029570A" w:rsidRDefault="0029570A" w:rsidP="0029570A">
      <w:pPr>
        <w:rPr>
          <w:lang w:val="pt-PT"/>
        </w:rPr>
      </w:pPr>
      <w:r w:rsidRPr="0029570A">
        <w:rPr>
          <w:lang w:val="pt-PT"/>
        </w:rPr>
        <w:t xml:space="preserve">O </w:t>
      </w:r>
      <w:proofErr w:type="spellStart"/>
      <w:r w:rsidRPr="0029570A">
        <w:rPr>
          <w:lang w:val="pt-PT"/>
        </w:rPr>
        <w:t>delirium</w:t>
      </w:r>
      <w:proofErr w:type="spellEnd"/>
      <w:r w:rsidRPr="0029570A">
        <w:rPr>
          <w:lang w:val="pt-PT"/>
        </w:rPr>
        <w:t xml:space="preserve"> é uma síndrome neuropsiquiátrica grave caracterizada por um distúrbio de atenção ou de consciência~~~cite{</w:t>
      </w:r>
      <w:proofErr w:type="spellStart"/>
      <w:r w:rsidRPr="0029570A">
        <w:rPr>
          <w:lang w:val="pt-PT"/>
        </w:rPr>
        <w:t>ref_apa</w:t>
      </w:r>
      <w:proofErr w:type="spellEnd"/>
      <w:r w:rsidRPr="0029570A">
        <w:rPr>
          <w:lang w:val="pt-PT"/>
        </w:rPr>
        <w:t>}.</w:t>
      </w:r>
    </w:p>
    <w:p w14:paraId="1290FF0E" w14:textId="77777777" w:rsidR="0029570A" w:rsidRPr="0029570A" w:rsidRDefault="0029570A" w:rsidP="0029570A">
      <w:pPr>
        <w:rPr>
          <w:lang w:val="pt-PT"/>
        </w:rPr>
      </w:pPr>
    </w:p>
    <w:p w14:paraId="5F956F09" w14:textId="77777777" w:rsidR="0029570A" w:rsidRPr="0029570A" w:rsidRDefault="0029570A" w:rsidP="0029570A">
      <w:pPr>
        <w:rPr>
          <w:lang w:val="pt-PT"/>
        </w:rPr>
      </w:pPr>
    </w:p>
    <w:p w14:paraId="3A33D900" w14:textId="02BFA8AA" w:rsidR="00F70022" w:rsidRDefault="0029570A" w:rsidP="0029570A">
      <w:pPr>
        <w:rPr>
          <w:lang w:val="pt-PT"/>
        </w:rPr>
      </w:pPr>
      <w:r w:rsidRPr="0029570A">
        <w:rPr>
          <w:lang w:val="pt-PT"/>
        </w:rPr>
        <w:t>A implementação deste tipo de mecanismos irá ajudar a desenvolver um sistema de saúde inteligente.</w:t>
      </w:r>
    </w:p>
    <w:p w14:paraId="0DB63802" w14:textId="228F6BB0" w:rsidR="00D00528" w:rsidRDefault="00D00528" w:rsidP="0029570A">
      <w:pPr>
        <w:rPr>
          <w:lang w:val="pt-PT"/>
        </w:rPr>
      </w:pPr>
    </w:p>
    <w:p w14:paraId="732309F0" w14:textId="1A2627CF" w:rsidR="00D00528" w:rsidRDefault="00D00528" w:rsidP="0029570A">
      <w:pPr>
        <w:rPr>
          <w:lang w:val="pt-PT"/>
        </w:rPr>
      </w:pPr>
    </w:p>
    <w:p w14:paraId="44D1EBFE" w14:textId="4457472A" w:rsidR="00D00528" w:rsidRDefault="00D00528" w:rsidP="0029570A">
      <w:pPr>
        <w:rPr>
          <w:lang w:val="pt-PT"/>
        </w:rPr>
      </w:pPr>
    </w:p>
    <w:p w14:paraId="6351F291" w14:textId="59D39C7C" w:rsidR="00D00528" w:rsidRDefault="00D00528" w:rsidP="0029570A">
      <w:pPr>
        <w:rPr>
          <w:lang w:val="pt-PT"/>
        </w:rPr>
      </w:pPr>
    </w:p>
    <w:p w14:paraId="26272BE6" w14:textId="47CBCAC8" w:rsidR="00D00528" w:rsidRDefault="00D00528" w:rsidP="0029570A">
      <w:pPr>
        <w:rPr>
          <w:lang w:val="pt-PT"/>
        </w:rPr>
      </w:pPr>
    </w:p>
    <w:p w14:paraId="702F2548" w14:textId="5BB6380F" w:rsidR="00D00528" w:rsidRDefault="00D00528" w:rsidP="0029570A">
      <w:pPr>
        <w:rPr>
          <w:lang w:val="pt-PT"/>
        </w:rPr>
      </w:pPr>
    </w:p>
    <w:p w14:paraId="78918FDB" w14:textId="666CEED0" w:rsidR="00D00528" w:rsidRDefault="001B44AB" w:rsidP="001B44AB">
      <w:pPr>
        <w:pStyle w:val="Heading1"/>
        <w:rPr>
          <w:lang w:val="pt-PT"/>
        </w:rPr>
      </w:pPr>
      <w:r>
        <w:rPr>
          <w:lang w:val="pt-PT"/>
        </w:rPr>
        <w:t xml:space="preserve">Materiais e Métodos: </w:t>
      </w:r>
    </w:p>
    <w:p w14:paraId="1918E585" w14:textId="6B29D484" w:rsidR="00D00528" w:rsidRDefault="00D00528" w:rsidP="0029570A">
      <w:pPr>
        <w:rPr>
          <w:lang w:val="pt-PT"/>
        </w:rPr>
      </w:pPr>
    </w:p>
    <w:p w14:paraId="3ECABB72" w14:textId="0285E90C" w:rsidR="00D00528" w:rsidRDefault="00D00528" w:rsidP="0029570A">
      <w:pPr>
        <w:rPr>
          <w:lang w:val="pt-PT"/>
        </w:rPr>
      </w:pPr>
    </w:p>
    <w:p w14:paraId="664A22A9" w14:textId="625F0D95" w:rsidR="00D00528" w:rsidRDefault="00932A6E" w:rsidP="0029570A">
      <w:pPr>
        <w:rPr>
          <w:b/>
          <w:bCs/>
          <w:lang w:val="pt-PT"/>
        </w:rPr>
      </w:pPr>
      <w:r w:rsidRPr="00705D0C">
        <w:rPr>
          <w:b/>
          <w:bCs/>
          <w:lang w:val="pt-PT"/>
        </w:rPr>
        <w:t xml:space="preserve">Dados </w:t>
      </w:r>
    </w:p>
    <w:p w14:paraId="7398EA90" w14:textId="4C6B838F" w:rsidR="00705D0C" w:rsidRDefault="00705D0C" w:rsidP="0029570A">
      <w:pPr>
        <w:rPr>
          <w:b/>
          <w:bCs/>
          <w:lang w:val="pt-PT"/>
        </w:rPr>
      </w:pPr>
    </w:p>
    <w:p w14:paraId="53A2D87E" w14:textId="295847EB" w:rsidR="00705D0C" w:rsidRDefault="00705D0C" w:rsidP="0029570A">
      <w:pPr>
        <w:rPr>
          <w:b/>
          <w:bCs/>
          <w:lang w:val="pt-PT"/>
        </w:rPr>
      </w:pPr>
    </w:p>
    <w:p w14:paraId="3ACBDCA9" w14:textId="2489D693" w:rsidR="00705D0C" w:rsidRDefault="00705D0C" w:rsidP="0029570A">
      <w:pPr>
        <w:rPr>
          <w:b/>
          <w:bCs/>
          <w:lang w:val="pt-PT"/>
        </w:rPr>
      </w:pPr>
    </w:p>
    <w:p w14:paraId="3D934AE8" w14:textId="77777777" w:rsidR="00B97205" w:rsidRDefault="00B97205" w:rsidP="00B97205">
      <w:pPr>
        <w:rPr>
          <w:lang w:val="pt-PT"/>
        </w:rPr>
      </w:pPr>
      <w:r>
        <w:rPr>
          <w:lang w:val="pt-PT"/>
        </w:rPr>
        <w:t xml:space="preserve">Algoritmos de ML </w:t>
      </w:r>
    </w:p>
    <w:p w14:paraId="56AD8B82" w14:textId="77777777" w:rsidR="00B97205" w:rsidRDefault="00B97205" w:rsidP="00B97205">
      <w:pPr>
        <w:rPr>
          <w:lang w:val="pt-PT"/>
        </w:rPr>
      </w:pPr>
    </w:p>
    <w:p w14:paraId="5ACDE346" w14:textId="77777777" w:rsidR="00B97205" w:rsidRDefault="00B97205" w:rsidP="00B97205">
      <w:pPr>
        <w:rPr>
          <w:lang w:val="pt-PT"/>
        </w:rPr>
      </w:pPr>
    </w:p>
    <w:p w14:paraId="2794E799" w14:textId="77777777" w:rsidR="00B97205" w:rsidRDefault="00B97205" w:rsidP="00B97205">
      <w:pPr>
        <w:rPr>
          <w:lang w:val="pt-PT"/>
        </w:rPr>
      </w:pPr>
    </w:p>
    <w:p w14:paraId="16859307" w14:textId="77777777" w:rsidR="00B97205" w:rsidRDefault="00B97205" w:rsidP="00B97205">
      <w:pPr>
        <w:rPr>
          <w:lang w:val="pt-PT"/>
        </w:rPr>
      </w:pPr>
    </w:p>
    <w:p w14:paraId="1D664119" w14:textId="77777777" w:rsidR="00B97205" w:rsidRDefault="00B97205" w:rsidP="00B97205">
      <w:pPr>
        <w:rPr>
          <w:lang w:val="pt-PT"/>
        </w:rPr>
      </w:pPr>
    </w:p>
    <w:p w14:paraId="76DC0F7B" w14:textId="77777777" w:rsidR="00B97205" w:rsidRPr="00646C9D" w:rsidRDefault="00B97205" w:rsidP="00B97205">
      <w:proofErr w:type="spellStart"/>
      <w:r w:rsidRPr="00646C9D">
        <w:t>Avaliação</w:t>
      </w:r>
      <w:proofErr w:type="spellEnd"/>
      <w:r w:rsidRPr="00646C9D">
        <w:t xml:space="preserve"> </w:t>
      </w:r>
    </w:p>
    <w:p w14:paraId="734AD2BF" w14:textId="77777777" w:rsidR="00B97205" w:rsidRPr="00646C9D" w:rsidRDefault="00B97205" w:rsidP="00B97205"/>
    <w:p w14:paraId="56F985EA" w14:textId="77777777" w:rsidR="00B97205" w:rsidRPr="00646C9D" w:rsidRDefault="00B97205" w:rsidP="0029570A">
      <w:pPr>
        <w:rPr>
          <w:b/>
          <w:bCs/>
        </w:rPr>
      </w:pPr>
    </w:p>
    <w:p w14:paraId="7168CC9D" w14:textId="5C7E99DF" w:rsidR="00705D0C" w:rsidRPr="00646C9D" w:rsidRDefault="00705D0C" w:rsidP="0029570A">
      <w:pPr>
        <w:rPr>
          <w:b/>
          <w:bCs/>
        </w:rPr>
      </w:pPr>
    </w:p>
    <w:p w14:paraId="7FE1DD25" w14:textId="16EDCC2E" w:rsidR="00705D0C" w:rsidRPr="00646C9D" w:rsidRDefault="00705D0C" w:rsidP="0029570A">
      <w:pPr>
        <w:rPr>
          <w:b/>
          <w:bCs/>
        </w:rPr>
      </w:pPr>
    </w:p>
    <w:p w14:paraId="3BBEBE61" w14:textId="29C32A60" w:rsidR="00705D0C" w:rsidRPr="00646C9D" w:rsidRDefault="00705D0C" w:rsidP="0029570A">
      <w:pPr>
        <w:rPr>
          <w:b/>
          <w:bCs/>
        </w:rPr>
      </w:pPr>
      <w:r w:rsidRPr="00646C9D">
        <w:rPr>
          <w:b/>
          <w:bCs/>
        </w:rPr>
        <w:t xml:space="preserve">Data </w:t>
      </w:r>
    </w:p>
    <w:p w14:paraId="5E3C6DC4" w14:textId="4F4BD8DC" w:rsidR="00705D0C" w:rsidRPr="00646C9D" w:rsidRDefault="00705D0C" w:rsidP="0029570A">
      <w:pPr>
        <w:rPr>
          <w:b/>
          <w:bCs/>
        </w:rPr>
      </w:pPr>
    </w:p>
    <w:p w14:paraId="2BCB55E7" w14:textId="6D572164" w:rsidR="00705D0C" w:rsidRDefault="00705D0C" w:rsidP="0029570A">
      <w:pPr>
        <w:rPr>
          <w:b/>
          <w:bCs/>
        </w:rPr>
      </w:pPr>
      <w:r w:rsidRPr="00705D0C">
        <w:rPr>
          <w:b/>
          <w:bCs/>
          <w:lang w:val="pt-PT"/>
        </w:rPr>
        <w:t>﻿</w:t>
      </w:r>
      <w:r w:rsidRPr="00705D0C">
        <w:rPr>
          <w:b/>
          <w:bCs/>
        </w:rPr>
        <w:t xml:space="preserve">This </w:t>
      </w:r>
      <w:r w:rsidRPr="00705D0C">
        <w:rPr>
          <w:b/>
          <w:bCs/>
          <w:lang w:val="pt-PT"/>
        </w:rPr>
        <w:t>﻿</w:t>
      </w:r>
      <w:r w:rsidRPr="00705D0C">
        <w:rPr>
          <w:b/>
          <w:bCs/>
        </w:rPr>
        <w:t xml:space="preserve">study used data from a </w:t>
      </w:r>
      <w:r>
        <w:rPr>
          <w:b/>
          <w:bCs/>
        </w:rPr>
        <w:t>Portuguese</w:t>
      </w:r>
      <w:r w:rsidRPr="00705D0C">
        <w:rPr>
          <w:b/>
          <w:bCs/>
        </w:rPr>
        <w:t xml:space="preserve"> </w:t>
      </w:r>
      <w:r>
        <w:rPr>
          <w:b/>
          <w:bCs/>
        </w:rPr>
        <w:t xml:space="preserve">hospital, extracted between 2014 and 2016. </w:t>
      </w:r>
      <w:r w:rsidRPr="00705D0C">
        <w:rPr>
          <w:b/>
          <w:bCs/>
        </w:rPr>
        <w:t xml:space="preserve">﻿The study population comprised patients </w:t>
      </w:r>
      <w:r>
        <w:rPr>
          <w:b/>
          <w:bCs/>
        </w:rPr>
        <w:t>admitted at emergency department</w:t>
      </w:r>
      <w:r w:rsidR="00297F28">
        <w:rPr>
          <w:b/>
          <w:bCs/>
        </w:rPr>
        <w:t xml:space="preserve">, </w:t>
      </w:r>
      <w:r w:rsidR="00297F28" w:rsidRPr="00297F28">
        <w:rPr>
          <w:b/>
          <w:bCs/>
        </w:rPr>
        <w:t>﻿patients were aged</w:t>
      </w:r>
      <w:r w:rsidR="00297F28">
        <w:rPr>
          <w:b/>
          <w:bCs/>
        </w:rPr>
        <w:t xml:space="preserve"> between 18 and 100 years old. </w:t>
      </w:r>
      <w:r w:rsidR="00297F28" w:rsidRPr="00297F28">
        <w:rPr>
          <w:b/>
          <w:bCs/>
        </w:rPr>
        <w:t xml:space="preserve">﻿The outcome measure of this study was a positive delirium diagnosis determined by </w:t>
      </w:r>
      <w:r w:rsidR="00297F28">
        <w:rPr>
          <w:b/>
          <w:bCs/>
        </w:rPr>
        <w:t>RASS</w:t>
      </w:r>
      <w:r w:rsidR="00B97205">
        <w:rPr>
          <w:b/>
          <w:bCs/>
        </w:rPr>
        <w:t xml:space="preserve">. </w:t>
      </w:r>
      <w:r w:rsidR="00B97205" w:rsidRPr="00B97205">
        <w:rPr>
          <w:b/>
          <w:bCs/>
        </w:rPr>
        <w:t>﻿</w:t>
      </w:r>
      <w:r w:rsidR="00B97205">
        <w:rPr>
          <w:b/>
          <w:bCs/>
        </w:rPr>
        <w:t>The</w:t>
      </w:r>
      <w:r w:rsidR="00B97205" w:rsidRPr="00B97205">
        <w:rPr>
          <w:b/>
          <w:bCs/>
        </w:rPr>
        <w:t xml:space="preserve"> data</w:t>
      </w:r>
      <w:r w:rsidR="00B97205">
        <w:rPr>
          <w:b/>
          <w:bCs/>
        </w:rPr>
        <w:t xml:space="preserve"> available was</w:t>
      </w:r>
      <w:r w:rsidR="00B97205" w:rsidRPr="00B97205">
        <w:rPr>
          <w:b/>
          <w:bCs/>
        </w:rPr>
        <w:t xml:space="preserve"> patient demographics, medical histories, physiological measurements, medications administered, and lab results. </w:t>
      </w:r>
      <w:r w:rsidR="00B97205">
        <w:rPr>
          <w:b/>
          <w:bCs/>
        </w:rPr>
        <w:t xml:space="preserve">At total 26 features was used. </w:t>
      </w:r>
    </w:p>
    <w:p w14:paraId="42A8E4C7" w14:textId="645D6C0D" w:rsidR="00B23B23" w:rsidRDefault="00B23B23" w:rsidP="0029570A">
      <w:pPr>
        <w:rPr>
          <w:b/>
          <w:bCs/>
        </w:rPr>
      </w:pPr>
    </w:p>
    <w:p w14:paraId="6F070CAE" w14:textId="236C16DC" w:rsidR="00B23B23" w:rsidRDefault="00B23B23" w:rsidP="0029570A">
      <w:pPr>
        <w:rPr>
          <w:b/>
          <w:bCs/>
        </w:rPr>
      </w:pPr>
      <w:r>
        <w:rPr>
          <w:b/>
          <w:bCs/>
        </w:rPr>
        <w:t>Data preparation</w:t>
      </w:r>
    </w:p>
    <w:p w14:paraId="04B5C4E6" w14:textId="4C4F7043" w:rsidR="00B23B23" w:rsidRDefault="00B23B23" w:rsidP="0029570A">
      <w:pPr>
        <w:rPr>
          <w:b/>
          <w:bCs/>
        </w:rPr>
      </w:pPr>
    </w:p>
    <w:p w14:paraId="034B4C49" w14:textId="77777777" w:rsidR="00C14D2D" w:rsidRDefault="00C14D2D" w:rsidP="0029570A">
      <w:pPr>
        <w:rPr>
          <w:rFonts w:ascii="NewsGotT" w:hAnsi="NewsGotT"/>
        </w:rPr>
      </w:pPr>
    </w:p>
    <w:p w14:paraId="61B7C308" w14:textId="250D0F13" w:rsidR="00C14D2D" w:rsidRDefault="001D1031" w:rsidP="00C14D2D">
      <w:r w:rsidRPr="001D1031">
        <w:t>Data preparation consists of raw data analysis techniques to produce quality data</w:t>
      </w:r>
      <w:r w:rsidR="00C14D2D">
        <w:t xml:space="preserve"> mainly including data collecting,</w:t>
      </w:r>
      <w:r w:rsidR="00C14D2D" w:rsidRPr="00C14D2D">
        <w:t xml:space="preserve"> </w:t>
      </w:r>
      <w:r w:rsidR="00C14D2D">
        <w:t>data cleaning, data transformation</w:t>
      </w:r>
      <w:r>
        <w:t xml:space="preserve"> and</w:t>
      </w:r>
      <w:r w:rsidR="00C14D2D">
        <w:t xml:space="preserve"> data reduction</w:t>
      </w:r>
      <w:r w:rsidR="009215AD">
        <w:t xml:space="preserve"> </w:t>
      </w:r>
      <w:r w:rsidR="009215AD">
        <w:rPr>
          <w:rFonts w:ascii="NewsGotT" w:hAnsi="NewsGotT"/>
        </w:rPr>
        <w:fldChar w:fldCharType="begin" w:fldLock="1"/>
      </w:r>
      <w:r w:rsidR="00D12EE5">
        <w:rPr>
          <w:rFonts w:ascii="NewsGotT" w:hAnsi="NewsGotT"/>
        </w:rPr>
        <w:instrText>ADDIN CSL_CITATION {"citationItems":[{"id":"ITEM-1","itemData":{"DOI":"10.1080/713827180","ISSN":"0883-9514","abstract":"Data preparation is a fundamental stage of data analysis. While a lot of low-quality information is available in various data sources and on the Web, many organizations or companies are interested in how to transform the data into cleaned forms which can be used for high-profit purposes. This goal generates an urgent need for data analysis aimed at cleaning the raw data. In this paper, we first show the importance of data preparation in data analysis, then introduce some research achievements in the area of data preparation. Finally, we suggest some future directions of research and development. © 2003 Taylor and Francis Group, LLC.","author":[{"dropping-particle":"","family":"Zhang","given":"Shichao","non-dropping-particle":"","parse-names":false,"suffix":""},{"dropping-particle":"","family":"Zhang","given":"Chengqi","non-dropping-particle":"","parse-names":false,"suffix":""},{"dropping-particle":"","family":"Yang","given":"Qiang","non-dropping-particle":"","parse-names":false,"suffix":""}],"container-title":"Applied Artificial Intelligence","id":"ITEM-1","issue":"5-6","issued":{"date-parts":[["2003","5"]]},"page":"375-381","title":"Data preparation for data mining","type":"article-journal","volume":"17"},"uris":["http://www.mendeley.com/documents/?uuid=bb471d88-8ce5-4bea-b1a8-22a2fb364950"]}],"mendeley":{"formattedCitation":"(Zhang, Zhang, &amp; Yang, 2003)","plainTextFormattedCitation":"(Zhang, Zhang, &amp; Yang, 2003)","previouslyFormattedCitation":"(Zhang, Zhang, &amp; Yang, 2003)"},"properties":{"noteIndex":0},"schema":"https://github.com/citation-style-language/schema/raw/master/csl-citation.json"}</w:instrText>
      </w:r>
      <w:r w:rsidR="009215AD">
        <w:rPr>
          <w:rFonts w:ascii="NewsGotT" w:hAnsi="NewsGotT"/>
        </w:rPr>
        <w:fldChar w:fldCharType="separate"/>
      </w:r>
      <w:r w:rsidR="009215AD" w:rsidRPr="006B6DC1">
        <w:rPr>
          <w:rFonts w:ascii="NewsGotT" w:hAnsi="NewsGotT"/>
          <w:noProof/>
        </w:rPr>
        <w:t>(Zhang, Zhang, &amp; Yang, 2003)</w:t>
      </w:r>
      <w:r w:rsidR="009215AD">
        <w:rPr>
          <w:rFonts w:ascii="NewsGotT" w:hAnsi="NewsGotT"/>
        </w:rPr>
        <w:fldChar w:fldCharType="end"/>
      </w:r>
      <w:r w:rsidR="009215AD">
        <w:rPr>
          <w:rFonts w:ascii="NewsGotT" w:hAnsi="NewsGotT"/>
        </w:rPr>
        <w:t xml:space="preserve">. </w:t>
      </w:r>
    </w:p>
    <w:p w14:paraId="74ACC694" w14:textId="234B172D" w:rsidR="009215AD" w:rsidRDefault="009215AD" w:rsidP="00C14D2D"/>
    <w:p w14:paraId="12C4D31F" w14:textId="4C1595AE" w:rsidR="009215AD" w:rsidRDefault="009215AD" w:rsidP="00C14D2D">
      <w:r w:rsidRPr="009215AD">
        <w:t>The first step in this dataset was to collect</w:t>
      </w:r>
      <w:r>
        <w:t xml:space="preserve"> the</w:t>
      </w:r>
      <w:r w:rsidRPr="009215AD">
        <w:t xml:space="preserve"> missing data through the hospital's computer system. </w:t>
      </w:r>
      <w:r w:rsidR="00510AB3" w:rsidRPr="00510AB3">
        <w:t>During collection, it was noted that information on 77 patients was no longer available</w:t>
      </w:r>
      <w:r w:rsidRPr="009215AD">
        <w:t xml:space="preserve">. </w:t>
      </w:r>
      <w:r w:rsidR="00510AB3" w:rsidRPr="00510AB3">
        <w:t>As a result, these data set rows were excluded</w:t>
      </w:r>
      <w:r w:rsidRPr="009215AD">
        <w:t xml:space="preserve">. The next step was to </w:t>
      </w:r>
      <w:r w:rsidR="00510AB3" w:rsidRPr="009215AD">
        <w:t>analyse</w:t>
      </w:r>
      <w:r w:rsidRPr="009215AD">
        <w:t xml:space="preserve"> the variables,</w:t>
      </w:r>
      <w:r w:rsidR="002D2DAF">
        <w:t xml:space="preserve"> which included</w:t>
      </w:r>
      <w:r w:rsidRPr="009215AD">
        <w:t xml:space="preserve"> </w:t>
      </w:r>
      <w:r w:rsidR="002D2DAF">
        <w:t>the elimination of</w:t>
      </w:r>
      <w:r w:rsidRPr="009215AD">
        <w:t xml:space="preserve"> columns with repeated information and </w:t>
      </w:r>
      <w:r w:rsidR="002D2DAF">
        <w:t>the exclusion of</w:t>
      </w:r>
      <w:r w:rsidRPr="009215AD">
        <w:t xml:space="preserve"> columns </w:t>
      </w:r>
      <w:r w:rsidR="00510AB3">
        <w:t>with a single</w:t>
      </w:r>
      <w:r w:rsidRPr="009215AD">
        <w:t xml:space="preserve"> value (zero variation). Thus, after collecting missing data, </w:t>
      </w:r>
      <w:r w:rsidRPr="009215AD">
        <w:lastRenderedPageBreak/>
        <w:t xml:space="preserve">excluding irrelevant variables and </w:t>
      </w:r>
      <w:r w:rsidR="002C23A8">
        <w:t>deleting</w:t>
      </w:r>
      <w:r w:rsidRPr="009215AD">
        <w:t xml:space="preserve"> rows </w:t>
      </w:r>
      <w:r w:rsidR="002C23A8">
        <w:t>where information was unavailable</w:t>
      </w:r>
      <w:r w:rsidRPr="009215AD">
        <w:t xml:space="preserve">, the resulting database </w:t>
      </w:r>
      <w:r w:rsidR="00510AB3">
        <w:t>comprises</w:t>
      </w:r>
      <w:r w:rsidRPr="009215AD">
        <w:t xml:space="preserve"> information </w:t>
      </w:r>
      <w:r w:rsidR="002C23A8">
        <w:t>from</w:t>
      </w:r>
      <w:r w:rsidR="00510AB3">
        <w:t xml:space="preserve"> </w:t>
      </w:r>
      <w:r w:rsidRPr="009215AD">
        <w:t>434 individuals and 54 variables.</w:t>
      </w:r>
    </w:p>
    <w:p w14:paraId="731C0641" w14:textId="1528E7D9" w:rsidR="009B744C" w:rsidRDefault="009B744C" w:rsidP="00C14D2D"/>
    <w:p w14:paraId="5D53299A" w14:textId="5A6FD482" w:rsidR="009B744C" w:rsidRDefault="009B744C" w:rsidP="00C14D2D"/>
    <w:p w14:paraId="6A8F9630" w14:textId="1A86EBEA" w:rsidR="009B744C" w:rsidRDefault="00D12EE5" w:rsidP="00C14D2D">
      <w:r w:rsidRPr="00D12EE5">
        <w:t>Dimensionality reduction can be done by exploiting the redundancy of the input data and finding a smaller set of new variables, each of which is a combination of the input variables, containing basically the same information as the input variables</w:t>
      </w:r>
      <w:r>
        <w:t xml:space="preserve"> </w:t>
      </w:r>
      <w:r>
        <w:fldChar w:fldCharType="begin" w:fldLock="1"/>
      </w:r>
      <w:r w:rsidR="000A4DFE">
        <w:instrText>ADDIN CSL_CITATION {"citationItems":[{"id":"ITEM-1","itemData":{"abstract":"Experimental life sciences like biology or chemistry have seen in the recent decades an explosion of the data available from experiments. Laboratory instruments become more and more complex and report hundreds or thousands measurements for a single experiment and therefore the statistical methods face challenging tasks when dealing with such high dimensional data. However, much of the data is highly redundant and can be efficiently brought down to a much smaller number of variables without a significant loss of information. The mathematical procedures making possible this reduction are called dimensionality reduction techniques; they have widely been developed by fields like Statistics or Machine Learning, and are currently a hot research topic. In this review we categorize the plethora of dimension reduction techniques available and give the mathematical insight behind them.","author":[{"dropping-particle":"","family":"Sorzano","given":"C. O. S.","non-dropping-particle":"","parse-names":false,"suffix":""},{"dropping-particle":"","family":"Vargas","given":"J.","non-dropping-particle":"","parse-names":false,"suffix":""},{"dropping-particle":"","family":"Montano","given":"A. Pascual","non-dropping-particle":"","parse-names":false,"suffix":""}],"id":"ITEM-1","issued":{"date-parts":[["2014","3","12"]]},"page":"1-35","title":"A survey of dimensionality reduction techniques","type":"article-journal"},"uris":["http://www.mendeley.com/documents/?uuid=f0817813-952a-49c5-969c-355da8fff36a"]}],"mendeley":{"formattedCitation":"(Sorzano, Vargas, &amp; Montano, 2014)","plainTextFormattedCitation":"(Sorzano, Vargas, &amp; Montano, 2014)","previouslyFormattedCitation":"(Sorzano, Vargas, &amp; Montano, 2014)"},"properties":{"noteIndex":0},"schema":"https://github.com/citation-style-language/schema/raw/master/csl-citation.json"}</w:instrText>
      </w:r>
      <w:r>
        <w:fldChar w:fldCharType="separate"/>
      </w:r>
      <w:r w:rsidRPr="00D12EE5">
        <w:rPr>
          <w:noProof/>
        </w:rPr>
        <w:t>(Sorzano, Vargas, &amp; Montano, 2014)</w:t>
      </w:r>
      <w:r>
        <w:fldChar w:fldCharType="end"/>
      </w:r>
      <w:r w:rsidR="00AA02DE">
        <w:t xml:space="preserve">. </w:t>
      </w:r>
    </w:p>
    <w:p w14:paraId="55808615" w14:textId="3EA4A48D" w:rsidR="00AA02DE" w:rsidRDefault="00AA02DE" w:rsidP="00C14D2D"/>
    <w:p w14:paraId="3BB395EF" w14:textId="773B59CF" w:rsidR="00CA2399" w:rsidRDefault="00A86AD3" w:rsidP="00C14D2D">
      <w:r w:rsidRPr="00A86AD3">
        <w:t>The next step was to apply dimensionality reduction, wherein the redundancy of input data was explored. A small set of new variables was created, each being a combination of input variables with essentially the same information. This dimensional reduction consisted of clustering drugs variables and allowed a better organization of the data, as well as a reduction of the dimensionality without loss of relevant information. In this sense, research was conducted in order to group the drugs by their respective pharmacological group. As a result of this approach, there was a decrease from 54 to 28 independent variables.</w:t>
      </w:r>
    </w:p>
    <w:p w14:paraId="3AF152AF" w14:textId="77777777" w:rsidR="00A86AD3" w:rsidRDefault="00A86AD3" w:rsidP="00C14D2D"/>
    <w:p w14:paraId="2D5584E3" w14:textId="56C6ECFE" w:rsidR="00D20860" w:rsidRDefault="00D20860" w:rsidP="00D20860">
      <w:r>
        <w:t xml:space="preserve">The final step </w:t>
      </w:r>
      <w:r w:rsidR="000B0615">
        <w:t>involved</w:t>
      </w:r>
      <w:r>
        <w:t xml:space="preserve"> data</w:t>
      </w:r>
      <w:r w:rsidR="00B55867">
        <w:t xml:space="preserve"> transformation</w:t>
      </w:r>
      <w:r>
        <w:t xml:space="preserve">. Since ML algorithms at their core operate on numerical data, it </w:t>
      </w:r>
      <w:r w:rsidR="000B0615">
        <w:t>was</w:t>
      </w:r>
      <w:r>
        <w:t xml:space="preserve"> necessary to </w:t>
      </w:r>
      <w:r w:rsidR="005375B4">
        <w:t>execute</w:t>
      </w:r>
      <w:r>
        <w:t xml:space="preserve"> </w:t>
      </w:r>
      <w:r w:rsidR="00B55867">
        <w:t>a data</w:t>
      </w:r>
      <w:r>
        <w:t xml:space="preserve"> transformation to satisfy this requirement of the algorithms.</w:t>
      </w:r>
      <w:r w:rsidR="00B55867">
        <w:t xml:space="preserve"> </w:t>
      </w:r>
      <w:r>
        <w:t xml:space="preserve">This means that </w:t>
      </w:r>
      <w:r w:rsidR="00C9260A">
        <w:t xml:space="preserve">there was a need for </w:t>
      </w:r>
      <w:r w:rsidR="00B55867" w:rsidRPr="00B55867">
        <w:t>categorical variable encoding techniques</w:t>
      </w:r>
      <w:r>
        <w:t xml:space="preserve"> in this database. In addition, a normalization of the data was also performed because the database consists of 13 numerical variables </w:t>
      </w:r>
      <w:r w:rsidR="000B0615">
        <w:t>which</w:t>
      </w:r>
      <w:r>
        <w:t xml:space="preserve"> </w:t>
      </w:r>
      <w:r w:rsidR="000B0615">
        <w:t>comprise</w:t>
      </w:r>
      <w:r>
        <w:t xml:space="preserve"> different measurement</w:t>
      </w:r>
      <w:r w:rsidR="00B75EFD">
        <w:t xml:space="preserve"> scales</w:t>
      </w:r>
      <w:r>
        <w:t xml:space="preserve"> and are therefore difficult</w:t>
      </w:r>
      <w:r w:rsidR="000B0615">
        <w:t xml:space="preserve"> </w:t>
      </w:r>
      <w:r>
        <w:t>to compare. After all these data transformations, they are ready to be submitted to the ML models.</w:t>
      </w:r>
    </w:p>
    <w:p w14:paraId="67E80B26" w14:textId="4C009881" w:rsidR="000024F2" w:rsidRDefault="000024F2" w:rsidP="00D20860"/>
    <w:p w14:paraId="4DE775B0" w14:textId="58631774" w:rsidR="000024F2" w:rsidRDefault="000024F2" w:rsidP="00D20860">
      <w:r>
        <w:t>Feature Selection</w:t>
      </w:r>
    </w:p>
    <w:p w14:paraId="6C8791BB" w14:textId="77777777" w:rsidR="000024F2" w:rsidRDefault="000024F2" w:rsidP="00D20860"/>
    <w:p w14:paraId="047E97CF" w14:textId="75F41563" w:rsidR="009B744C" w:rsidRDefault="00217434" w:rsidP="00C14D2D">
      <w:r w:rsidRPr="00217434">
        <w:rPr>
          <w:rFonts w:ascii="Calibri" w:hAnsi="Calibri" w:cs="Calibri"/>
        </w:rPr>
        <w:t>﻿</w:t>
      </w:r>
      <w:r w:rsidR="00842AB9" w:rsidRPr="00C95DA9">
        <w:t xml:space="preserve">Most of the time, the dataset is </w:t>
      </w:r>
      <w:r w:rsidR="009E1297">
        <w:t>made up</w:t>
      </w:r>
      <w:r w:rsidR="00842AB9" w:rsidRPr="00C95DA9">
        <w:t xml:space="preserve"> of </w:t>
      </w:r>
      <w:proofErr w:type="gramStart"/>
      <w:r w:rsidR="00842AB9" w:rsidRPr="00C95DA9">
        <w:t>a large number of</w:t>
      </w:r>
      <w:proofErr w:type="gramEnd"/>
      <w:r w:rsidR="00842AB9" w:rsidRPr="00C95DA9">
        <w:t xml:space="preserve"> variables, </w:t>
      </w:r>
      <w:r w:rsidR="00C6436D">
        <w:t xml:space="preserve">some of </w:t>
      </w:r>
      <w:r w:rsidR="00C9260A">
        <w:t>which</w:t>
      </w:r>
      <w:r w:rsidR="00842AB9" w:rsidRPr="00C95DA9">
        <w:t xml:space="preserve"> may </w:t>
      </w:r>
      <w:r w:rsidR="00C6436D">
        <w:t>not be rel</w:t>
      </w:r>
      <w:r w:rsidR="00842AB9" w:rsidRPr="00C95DA9">
        <w:t xml:space="preserve">evant or redundant </w:t>
      </w:r>
      <w:r w:rsidR="00C6436D">
        <w:t>to</w:t>
      </w:r>
      <w:r w:rsidR="00842AB9" w:rsidRPr="00C95DA9">
        <w:t xml:space="preserve"> the classification model.</w:t>
      </w:r>
      <w:r w:rsidR="00842AB9">
        <w:t xml:space="preserve"> </w:t>
      </w:r>
      <w:r w:rsidR="00C95DA9" w:rsidRPr="00C95DA9">
        <w:t xml:space="preserve">For this reason, </w:t>
      </w:r>
      <w:r w:rsidR="00012F79">
        <w:t>prior to</w:t>
      </w:r>
      <w:r w:rsidR="00C95DA9" w:rsidRPr="00C95DA9">
        <w:t xml:space="preserve"> </w:t>
      </w:r>
      <w:r w:rsidR="00301B6F">
        <w:t>constructing</w:t>
      </w:r>
      <w:r w:rsidR="00C95DA9" w:rsidRPr="00C95DA9">
        <w:t xml:space="preserve"> the model, it is important to select the best set of independent variables to</w:t>
      </w:r>
      <w:r w:rsidR="00CB4EE7">
        <w:t xml:space="preserve"> be </w:t>
      </w:r>
      <w:r w:rsidR="00272ABA">
        <w:t>included in</w:t>
      </w:r>
      <w:r w:rsidR="00C95DA9" w:rsidRPr="00C95DA9">
        <w:t xml:space="preserve"> the predict</w:t>
      </w:r>
      <w:r w:rsidR="00272ABA">
        <w:t>ive</w:t>
      </w:r>
      <w:r w:rsidR="00C95DA9" w:rsidRPr="00C95DA9">
        <w:t xml:space="preserve"> model. </w:t>
      </w:r>
      <w:r w:rsidR="00CB4EE7">
        <w:t>For this purpose</w:t>
      </w:r>
      <w:r w:rsidR="00C95DA9" w:rsidRPr="00C95DA9">
        <w:t xml:space="preserve">, statistical and exploratory techniques were used to select and </w:t>
      </w:r>
      <w:r w:rsidR="00301B6F">
        <w:t>delete</w:t>
      </w:r>
      <w:r w:rsidR="00C95DA9" w:rsidRPr="00C95DA9">
        <w:t xml:space="preserve"> variables that contribute less to the model, namely the </w:t>
      </w:r>
      <w:r w:rsidR="00CB4EE7">
        <w:t>feature selection</w:t>
      </w:r>
      <w:r w:rsidR="00C95DA9" w:rsidRPr="00C95DA9">
        <w:t xml:space="preserve">. The main objective of variable selection is to find a subset of variables that best correlates with the response variable, without eliminating relevant information, allowing a reduction in computational costs and an increase in the predictive power of the classifier. </w:t>
      </w:r>
      <w:r w:rsidR="005B0790" w:rsidRPr="005B0790">
        <w:t>There are three types of algorithms for feature selection: filter methods, wrapper methods, embedded methods. The feature selection techniques used in this project were the wrapper and embedded methods</w:t>
      </w:r>
      <w:r w:rsidR="005B0790">
        <w:t xml:space="preserve"> </w:t>
      </w:r>
      <w:r w:rsidR="005B0790">
        <w:fldChar w:fldCharType="begin" w:fldLock="1"/>
      </w:r>
      <w:r w:rsidR="0000045B">
        <w:instrText>ADDIN CSL_CITATION {"citationItems":[{"id":"ITEM-1","itemData":{"DOI":"10.6029/smartcr.2014.03.007","ISSN":"22344624","abstract":"Relevant feature identification has become an essential task to apply data mining algorithms effectively in real-world scenarios. Therefore, many feature selection methods have been proposed to obtain the relevant feature or feature subsets in the literature to achieve their objectives of classification and clustering. This paper introduces the concepts of feature relevance, general procedures, evaluation criteria, and the characteristics of feature selection. A comprehensive overview, categorization, and comparison of existing feature selection methods are also done, and the guidelines are also provided for user to select a feature selection algorithm without knowing the information of each algorithm. We conclude this work with real world applications, challenges, and future research directions of feature selection.","author":[{"dropping-particle":"","family":"Kumar","given":"Vipin","non-dropping-particle":"","parse-names":false,"suffix":""}],"container-title":"The Smart Computing Review","id":"ITEM-1","issue":"3","issued":{"date-parts":[["2014","6","30"]]},"title":"Feature Selection: A literature Review","type":"article-journal","volume":"4"},"uris":["http://www.mendeley.com/documents/?uuid=b5f82907-3128-4ce4-adca-533443f8938c"]}],"mendeley":{"formattedCitation":"(Kumar, 2014)","plainTextFormattedCitation":"(Kumar, 2014)","previouslyFormattedCitation":"(Kumar, 2014)"},"properties":{"noteIndex":0},"schema":"https://github.com/citation-style-language/schema/raw/master/csl-citation.json"}</w:instrText>
      </w:r>
      <w:r w:rsidR="005B0790">
        <w:fldChar w:fldCharType="separate"/>
      </w:r>
      <w:r w:rsidR="005B0790" w:rsidRPr="005B0790">
        <w:rPr>
          <w:noProof/>
        </w:rPr>
        <w:t>(Kumar, 2014)</w:t>
      </w:r>
      <w:r w:rsidR="005B0790">
        <w:fldChar w:fldCharType="end"/>
      </w:r>
      <w:r w:rsidR="005B0790">
        <w:t xml:space="preserve">. </w:t>
      </w:r>
    </w:p>
    <w:p w14:paraId="3D9B8061" w14:textId="1198EDA5" w:rsidR="00842AB9" w:rsidRDefault="00842AB9" w:rsidP="00C14D2D"/>
    <w:p w14:paraId="7316E783" w14:textId="6E82E62A" w:rsidR="00B2104D" w:rsidRDefault="00B2104D" w:rsidP="00C14D2D"/>
    <w:p w14:paraId="687A9DE4" w14:textId="4ECDDF58" w:rsidR="000A5CAE" w:rsidRDefault="00B2104D" w:rsidP="00C14D2D">
      <w:r>
        <w:rPr>
          <w:rFonts w:ascii="Calibri" w:hAnsi="Calibri" w:cs="Calibri"/>
        </w:rPr>
        <w:t>﻿</w:t>
      </w:r>
      <w:r>
        <w:t>In the wrapper approach the</w:t>
      </w:r>
      <w:r w:rsidR="007A0FEA">
        <w:t xml:space="preserve"> </w:t>
      </w:r>
      <w:r w:rsidR="007A0FEA" w:rsidRPr="00842AB9">
        <w:t>learning algorithm</w:t>
      </w:r>
      <w:r w:rsidR="007A0FEA">
        <w:t xml:space="preserve"> is used </w:t>
      </w:r>
      <w:r>
        <w:t>to determine</w:t>
      </w:r>
      <w:r w:rsidR="00DD7870">
        <w:t xml:space="preserve"> </w:t>
      </w:r>
      <w:r>
        <w:t>the optimal feature subset. Different</w:t>
      </w:r>
      <w:r w:rsidR="00DD7870">
        <w:t xml:space="preserve"> combinations of</w:t>
      </w:r>
      <w:r>
        <w:t xml:space="preserve"> subsets are </w:t>
      </w:r>
      <w:r w:rsidR="007A0FEA">
        <w:t>defined,</w:t>
      </w:r>
      <w:r>
        <w:t xml:space="preserve"> and their performance is evaluated </w:t>
      </w:r>
      <w:r w:rsidR="00DD7870">
        <w:t>using</w:t>
      </w:r>
      <w:r>
        <w:t xml:space="preserve"> a classification algorithm</w:t>
      </w:r>
      <w:r w:rsidR="00930B43">
        <w:t xml:space="preserve">. </w:t>
      </w:r>
      <w:r>
        <w:t xml:space="preserve">The classification model is first constructed using a subset of samples </w:t>
      </w:r>
      <w:r w:rsidR="007A0FEA">
        <w:t xml:space="preserve">for training, and then </w:t>
      </w:r>
      <w:r>
        <w:t xml:space="preserve">the model is evaluated by the </w:t>
      </w:r>
      <w:r w:rsidR="005C5BEE">
        <w:t>rest</w:t>
      </w:r>
      <w:r>
        <w:t xml:space="preserve"> of the samples </w:t>
      </w:r>
      <w:r w:rsidR="00930B43">
        <w:t xml:space="preserve">to </w:t>
      </w:r>
      <w:r>
        <w:t>test</w:t>
      </w:r>
      <w:r w:rsidR="005C5BEE">
        <w:t xml:space="preserve"> the</w:t>
      </w:r>
      <w:r>
        <w:t xml:space="preserve"> </w:t>
      </w:r>
      <w:r w:rsidR="00930B43">
        <w:t>model</w:t>
      </w:r>
      <w:r>
        <w:t>.</w:t>
      </w:r>
      <w:r w:rsidR="00B730E1">
        <w:t xml:space="preserve"> </w:t>
      </w:r>
      <w:r w:rsidR="00B730E1" w:rsidRPr="00570530">
        <w:t xml:space="preserve">The resulting classifier is evaluated </w:t>
      </w:r>
      <w:r w:rsidR="005C5BEE">
        <w:t>according to</w:t>
      </w:r>
      <w:r w:rsidR="00B730E1" w:rsidRPr="00570530">
        <w:t xml:space="preserve"> evaluation metrics such as predictive accuracy</w:t>
      </w:r>
      <w:r w:rsidR="00B730E1">
        <w:t>, precision, recall, f-1 score</w:t>
      </w:r>
      <w:r w:rsidR="000A4DFE">
        <w:t>, AUC, among others</w:t>
      </w:r>
      <w:r w:rsidR="00B730E1">
        <w:t>.</w:t>
      </w:r>
      <w:r w:rsidR="000A4DFE">
        <w:t xml:space="preserve"> </w:t>
      </w:r>
      <w:r w:rsidR="000A4DFE" w:rsidRPr="000A4DFE">
        <w:t xml:space="preserve">The subset </w:t>
      </w:r>
      <w:r w:rsidR="005C5BEE">
        <w:t xml:space="preserve">with the highest </w:t>
      </w:r>
      <w:r w:rsidR="000A4DFE" w:rsidRPr="000A4DFE">
        <w:t xml:space="preserve">classification </w:t>
      </w:r>
      <w:r w:rsidR="005C5BEE">
        <w:t>outcomes</w:t>
      </w:r>
      <w:r w:rsidR="000A4DFE" w:rsidRPr="000A4DFE">
        <w:t xml:space="preserve"> is the </w:t>
      </w:r>
      <w:r w:rsidR="005C5BEE">
        <w:t xml:space="preserve">subset </w:t>
      </w:r>
      <w:r w:rsidR="000A4DFE" w:rsidRPr="000A4DFE">
        <w:t xml:space="preserve">used to </w:t>
      </w:r>
      <w:r w:rsidR="000A4DFE">
        <w:t>construct</w:t>
      </w:r>
      <w:r w:rsidR="000A4DFE" w:rsidRPr="000A4DFE">
        <w:t xml:space="preserve"> the final model. This method is quite </w:t>
      </w:r>
      <w:r w:rsidR="005C5BEE">
        <w:t>suitable</w:t>
      </w:r>
      <w:r w:rsidR="000A4DFE" w:rsidRPr="000A4DFE">
        <w:t xml:space="preserve"> for the selection of relevant variables, but implies </w:t>
      </w:r>
      <w:r w:rsidR="000A4DFE">
        <w:t xml:space="preserve">a </w:t>
      </w:r>
      <w:r w:rsidR="000A4DFE" w:rsidRPr="00930B43">
        <w:t>high computation cost and can be prone to overfitting</w:t>
      </w:r>
      <w:r w:rsidR="000A4DFE" w:rsidRPr="000A4DFE">
        <w:t>.</w:t>
      </w:r>
      <w:r w:rsidR="000A4DFE">
        <w:t xml:space="preserve"> </w:t>
      </w:r>
      <w:r w:rsidR="000A4DFE">
        <w:fldChar w:fldCharType="begin" w:fldLock="1"/>
      </w:r>
      <w:r w:rsidR="005B0790">
        <w:instrText>ADDIN CSL_CITATION {"citationItems":[{"id":"ITEM-1","itemData":{"DOI":"10.3390/proteomes6020020","ISSN":"2227-7382","abstract":"Protein biomarkers are of great benefit for clinical research and applications, as they are powerful means for diagnosing, monitoring and treatment prediction of different diseases. Even though numerous biomarkers have been reported, the translation to clinical practice is still limited. This mainly due to: (i) incorrect biomarker selection, (ii) insufficient validation of potential biomarkers, and (iii) insufficient clinical use. In this review, we focus on the biomarker selection process and critically discuss the chemometrical and statistical decisions made in proteomics biomarker discovery to increase to selection of high value biomarkers. The characteristics of the data, the computational resources, the type of biomarker that is searched for and the validation strategy influence the decision making of the chemometrical and statistical methods and a decision made for one component directly influences the choice for another. Incorrect decisions could increase the false positive and negative rate of biomarkers which requires independent confirmation of outcome by other techniques and for comparison between different related studies. There are few guidelines for authors regarding data analysis documentation in peer reviewed journals, making it hard to reproduce successful data analysis strategies. Here we review multiple chemometrical and statistical methods for their value in proteomics-based biomarker discovery and propose to include key components in scientific documentation.","author":[{"dropping-particle":"","family":"Suppers","given":"Anouk","non-dropping-particle":"","parse-names":false,"suffix":""},{"dropping-particle":"","family":"Gool","given":"Alain","non-dropping-particle":"van","parse-names":false,"suffix":""},{"dropping-particle":"","family":"Wessels","given":"Hans","non-dropping-particle":"","parse-names":false,"suffix":""}],"container-title":"Proteomes","id":"ITEM-1","issue":"2","issued":{"date-parts":[["2018","4","26"]]},"page":"20","title":"Integrated Chemometrics and Statistics to Drive Successful Proteomics Biomarker Discovery","type":"article-journal","volume":"6"},"uris":["http://www.mendeley.com/documents/?uuid=5de961d9-880e-492a-9b12-513cab0c5ae6"]},{"id":"ITEM-2","itemData":{"DOI":"10.1109/ICCISci.2019.8716478","ISBN":"978-1-5386-8125-1","abstract":"Learning is the heart of intelligence. The focus in machine learning is to automate methods that achieve objectives, improve predictions or encourage informed behavior. Feature selection is a vital step in data analysis that often reduces dataset dimensionality by eliminating irrelevant and/or redundant attributes to simplify the learning process or improve outcomes' quality. This research critically analyses different filter methods based on ranking procedures (Information Gain (IG), Chi-square (CHI), V-score, Fisher Score, mRMR, Va and ReliefF) and identifies possible challenges that arise. We particularly concentrate on how threshold determination can affect results of different filter methods based on ranked scores. We show that this issue is vital, especially in the era of big data in which users deal with attributes in the magnitudes of tens of thousands with only a limited number of instances.","author":[{"dropping-particle":"","family":"Cherrington","given":"Marianne","non-dropping-particle":"","parse-names":false,"suffix":""},{"dropping-particle":"","family":"Thabtah","given":"Fadi","non-dropping-particle":"","parse-names":false,"suffix":""},{"dropping-particle":"","family":"Lu","given":"Joan","non-dropping-particle":"","parse-names":false,"suffix":""},{"dropping-particle":"","family":"Xu","given":"Qiang","non-dropping-particle":"","parse-names":false,"suffix":""}],"container-title":"2019 International Conference on Computer and Information Sciences (ICCIS)","id":"ITEM-2","issued":{"date-parts":[["2019","4"]]},"page":"1-4","publisher":"IEEE","title":"Feature Selection: Filter Methods Performance Challenges","type":"paper-conference"},"uris":["http://www.mendeley.com/documents/?uuid=aa0ff894-11b5-41fc-8c91-144cc15a3c58"]}],"mendeley":{"formattedCitation":"(Cherrington, Thabtah, Lu, &amp; Xu, 2019; Suppers, van Gool, &amp; Wessels, 2018)","plainTextFormattedCitation":"(Cherrington, Thabtah, Lu, &amp; Xu, 2019; Suppers, van Gool, &amp; Wessels, 2018)","previouslyFormattedCitation":"(Cherrington, Thabtah, Lu, &amp; Xu, 2019; Suppers, van Gool, &amp; Wessels, 2018)"},"properties":{"noteIndex":0},"schema":"https://github.com/citation-style-language/schema/raw/master/csl-citation.json"}</w:instrText>
      </w:r>
      <w:r w:rsidR="000A4DFE">
        <w:fldChar w:fldCharType="separate"/>
      </w:r>
      <w:r w:rsidR="000A4DFE" w:rsidRPr="000A4DFE">
        <w:rPr>
          <w:noProof/>
        </w:rPr>
        <w:t>(Cherrington, Thabtah, Lu, &amp; Xu, 2019; Suppers, van Gool, &amp; Wessels, 2018)</w:t>
      </w:r>
      <w:r w:rsidR="000A4DFE">
        <w:fldChar w:fldCharType="end"/>
      </w:r>
    </w:p>
    <w:p w14:paraId="46256596" w14:textId="53C84887" w:rsidR="000A5CAE" w:rsidRDefault="000A5CAE" w:rsidP="000A5CAE">
      <w:r>
        <w:lastRenderedPageBreak/>
        <w:t>The main examples of this method</w:t>
      </w:r>
      <w:r w:rsidR="00D447A5" w:rsidRPr="00D447A5">
        <w:t xml:space="preserve"> are the forward selection, backward elimination</w:t>
      </w:r>
      <w:r w:rsidR="00D447A5">
        <w:t>,</w:t>
      </w:r>
      <w:r w:rsidR="00D447A5" w:rsidRPr="00D447A5">
        <w:t xml:space="preserve"> </w:t>
      </w:r>
      <w:r w:rsidR="00ED580E">
        <w:t xml:space="preserve">both </w:t>
      </w:r>
      <w:r>
        <w:t xml:space="preserve">and </w:t>
      </w:r>
      <w:r w:rsidR="00CD4F02">
        <w:t>r</w:t>
      </w:r>
      <w:r>
        <w:t xml:space="preserve">ecursive </w:t>
      </w:r>
      <w:r w:rsidR="00CD4F02">
        <w:t>f</w:t>
      </w:r>
      <w:r>
        <w:t xml:space="preserve">eature </w:t>
      </w:r>
      <w:r w:rsidR="00CD4F02">
        <w:t>e</w:t>
      </w:r>
      <w:r>
        <w:t>limination (RFE) strateg</w:t>
      </w:r>
      <w:r w:rsidR="00ED580E">
        <w:t>y</w:t>
      </w:r>
      <w:r>
        <w:t xml:space="preserve">. </w:t>
      </w:r>
    </w:p>
    <w:p w14:paraId="00FDEED9" w14:textId="28C0B2BB" w:rsidR="0000045B" w:rsidRDefault="0000045B" w:rsidP="000A5CAE"/>
    <w:p w14:paraId="33352367" w14:textId="67D6060D" w:rsidR="00281102" w:rsidRDefault="000A5CAE" w:rsidP="00281102">
      <w:r>
        <w:t xml:space="preserve">The forward strategy begins with </w:t>
      </w:r>
      <w:r w:rsidR="0000045B" w:rsidRPr="0000045B">
        <w:t>no variables in the model</w:t>
      </w:r>
      <w:r w:rsidR="007971A5">
        <w:t>,</w:t>
      </w:r>
      <w:r w:rsidR="0000045B" w:rsidRPr="0000045B">
        <w:t xml:space="preserve"> then adds variables to the model one by one</w:t>
      </w:r>
      <w:r w:rsidR="00242F02">
        <w:t xml:space="preserve">. </w:t>
      </w:r>
      <w:r w:rsidR="00242F02" w:rsidRPr="0000045B">
        <w:t xml:space="preserve">At each step, each variable excluded from the model is tested </w:t>
      </w:r>
      <w:r w:rsidR="0065161D">
        <w:t>in order to be included</w:t>
      </w:r>
      <w:r w:rsidR="00242F02" w:rsidRPr="0000045B">
        <w:t xml:space="preserve"> in the model.</w:t>
      </w:r>
      <w:r w:rsidR="00281102">
        <w:t xml:space="preserve"> </w:t>
      </w:r>
      <w:r w:rsidR="00281102">
        <w:t xml:space="preserve">In each subsequent iteration, </w:t>
      </w:r>
      <w:r w:rsidR="00281102" w:rsidRPr="0000045B">
        <w:t>the most significant variable is added first</w:t>
      </w:r>
      <w:r w:rsidR="00281102">
        <w:t xml:space="preserve">. </w:t>
      </w:r>
    </w:p>
    <w:p w14:paraId="14DB9841" w14:textId="189BE8BB" w:rsidR="00DD2919" w:rsidRDefault="00242F02" w:rsidP="000A5CAE">
      <w:r>
        <w:t xml:space="preserve"> </w:t>
      </w:r>
      <w:r w:rsidR="004C7187" w:rsidRPr="004C7187">
        <w:t>When the newly added variable does not improve model performance, the method ends</w:t>
      </w:r>
      <w:r w:rsidR="000A5CAE">
        <w:t xml:space="preserve">. </w:t>
      </w:r>
    </w:p>
    <w:p w14:paraId="23B71106" w14:textId="1BDBA11B" w:rsidR="000A5CAE" w:rsidRDefault="000A5CAE" w:rsidP="000A5CAE">
      <w:r>
        <w:t>In the backward model, on the other hand, the procedure is initiated with all the predictors</w:t>
      </w:r>
      <w:r w:rsidR="0000045B">
        <w:t xml:space="preserve"> </w:t>
      </w:r>
      <w:r w:rsidR="0000045B" w:rsidRPr="00DD2919">
        <w:t>to be included in the model</w:t>
      </w:r>
      <w:r>
        <w:t xml:space="preserve"> and in each iteration the least significant variable that allows for an improvement in model performance is eliminated. This process is repeated until no improvement in model performance is observed. The two-way model combines the two techniques mentioned above, and can be combined so that at each step, the procedure selects the best attribute and removes the worst one from among the remaining attributes. It is considered less greedy than the two previous procedures, since it reconsiders the addition of predictors in the model that was removed and vice</w:t>
      </w:r>
      <w:r w:rsidR="0065161D">
        <w:t>-</w:t>
      </w:r>
      <w:r>
        <w:t>versa.</w:t>
      </w:r>
      <w:r w:rsidR="00B8031F">
        <w:t xml:space="preserve"> </w:t>
      </w:r>
      <w:r w:rsidR="00B8031F">
        <w:fldChar w:fldCharType="begin" w:fldLock="1"/>
      </w:r>
      <w:r w:rsidR="003C373D">
        <w:instrText>ADDIN CSL_CITATION {"citationItems":[{"id":"ITEM-1","itemData":{"DOI":"10.1136/fmch-2019-000262","ISSN":"2305-6983","PMID":"32148735","abstract":"Clinical prediction models are used frequently in clinical practice to identify patients who are at risk of developing an adverse outcome so that preventive measures can be initiated. A prediction model can be developed in a number of ways; however, an appropriate variable selection strategy needs to be followed in all cases. Our purpose is to introduce readers to the concept of variable selection in prediction modelling, including the importance of variable selection and variable reduction strategies. We will discuss the various variable selection techniques that can be applied during prediction model building (backward elimination, forward selection, stepwise selection and all possible subset selection), and the stopping rule/selection criteria in variable selection (p values, Akaike information criterion, Bayesian information criterion and Mallows’ C p statistic). This paper focuses on the importance of including appropriate variables, following the proper steps, and adopting the proper methods when selecting variables for prediction models.","author":[{"dropping-particle":"","family":"Chowdhury","given":"Mohammad Ziaul Islam","non-dropping-particle":"","parse-names":false,"suffix":""},{"dropping-particle":"","family":"Turin","given":"Tanvir C.","non-dropping-particle":"","parse-names":false,"suffix":""}],"container-title":"Family Medicine and Community Health","id":"ITEM-1","issue":"1","issued":{"date-parts":[["2020","2","16"]]},"page":"e000262","title":"Variable selection strategies and its importance in clinical prediction modelling","type":"article-journal","volume":"8"},"uris":["http://www.mendeley.com/documents/?uuid=85bcd16c-d0a7-4e22-8d80-91070c70707a"]}],"mendeley":{"formattedCitation":"(Chowdhury &amp; Turin, 2020)","plainTextFormattedCitation":"(Chowdhury &amp; Turin, 2020)","previouslyFormattedCitation":"(Chowdhury &amp; Turin, 2020)"},"properties":{"noteIndex":0},"schema":"https://github.com/citation-style-language/schema/raw/master/csl-citation.json"}</w:instrText>
      </w:r>
      <w:r w:rsidR="00B8031F">
        <w:fldChar w:fldCharType="separate"/>
      </w:r>
      <w:r w:rsidR="00B8031F" w:rsidRPr="0000045B">
        <w:rPr>
          <w:noProof/>
        </w:rPr>
        <w:t>(Chowdhury &amp; Turin, 2020)</w:t>
      </w:r>
      <w:r w:rsidR="00B8031F">
        <w:fldChar w:fldCharType="end"/>
      </w:r>
    </w:p>
    <w:p w14:paraId="32880C4F" w14:textId="36692670" w:rsidR="00BA0BB9" w:rsidRDefault="000A5CAE" w:rsidP="00BA0BB9">
      <w:r>
        <w:t>Finally, the RFE, select features recursively considering the sets of variables getting smaller and smaller. First, the estimator is trained on the initial set of variables and the importance of each variable is obtained through a specific attribute. Then, the less important variables are pruned from the current set of variables. This procedure is repeated recursively on the pruned set until the desired number of features to be selected is reached.</w:t>
      </w:r>
      <w:r w:rsidR="00B8031F">
        <w:t xml:space="preserve"> </w:t>
      </w:r>
      <w:r w:rsidR="003C373D">
        <w:fldChar w:fldCharType="begin" w:fldLock="1"/>
      </w:r>
      <w:r w:rsidR="000B1CCA">
        <w:instrText>ADDIN CSL_CITATION {"citationItems":[{"id":"ITEM-1","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org.","author":[{"dropping-particle":"","family":"Pedregosa","given":"Fabian","non-dropping-particle":"","parse-names":false,"suffix":""},{"dropping-particle":"","family":"Varoquaux","given":"Gaë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Müller","given":"Andreas","non-dropping-particle":"","parse-names":false,"suffix":""},{"dropping-particle":"","family":"Nothman","given":"Joel","non-dropping-particle":"","parse-names":false,"suffix":""},{"dropping-particle":"","family":"Louppe","given":"Gilles","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May 2014","issued":{"date-parts":[["2012","1","2"]]},"note":"-&amp;gt; 1Q","page":"2825-2830","title":"Scikit-learn: Machine Learning in Python","type":"article-journal","volume":"12"},"uris":["http://www.mendeley.com/documents/?uuid=aaef02d2-85f8-4cc7-bd31-fea2e0a19531"]}],"mendeley":{"formattedCitation":"(Pedregosa et al., 2012)","plainTextFormattedCitation":"(Pedregosa et al., 2012)","previouslyFormattedCitation":"(Pedregosa et al., 2012)"},"properties":{"noteIndex":0},"schema":"https://github.com/citation-style-language/schema/raw/master/csl-citation.json"}</w:instrText>
      </w:r>
      <w:r w:rsidR="003C373D">
        <w:fldChar w:fldCharType="separate"/>
      </w:r>
      <w:r w:rsidR="003C373D" w:rsidRPr="003C373D">
        <w:rPr>
          <w:noProof/>
        </w:rPr>
        <w:t>(Pedregosa et al., 2012)</w:t>
      </w:r>
      <w:r w:rsidR="003C373D">
        <w:fldChar w:fldCharType="end"/>
      </w:r>
      <w:r w:rsidR="00BA0BB9">
        <w:t xml:space="preserve"> </w:t>
      </w:r>
      <w:r w:rsidR="00B03E12" w:rsidRPr="00B03E12">
        <w:t xml:space="preserve">The Sequential Feature Selector (SFS), Recursive Feature Elimination (RFE), Recursive Feature Elimination with cross validation (RFECV) and Select </w:t>
      </w:r>
      <w:proofErr w:type="gramStart"/>
      <w:r w:rsidR="00B03E12" w:rsidRPr="00B03E12">
        <w:t>From</w:t>
      </w:r>
      <w:proofErr w:type="gramEnd"/>
      <w:r w:rsidR="00B03E12" w:rsidRPr="00B03E12">
        <w:t xml:space="preserve"> Model (SFM) methods were used to search for the best set of variables, and the RF and RL algorithms were used as classifiers.</w:t>
      </w:r>
    </w:p>
    <w:p w14:paraId="1EA5FA07" w14:textId="284D0592" w:rsidR="000A5CAE" w:rsidRDefault="000A5CAE" w:rsidP="000A5CAE"/>
    <w:p w14:paraId="6B9193B2" w14:textId="4ADC1092" w:rsidR="003C373D" w:rsidRDefault="003C373D" w:rsidP="000A5CAE"/>
    <w:p w14:paraId="06C406E6" w14:textId="239350A6" w:rsidR="003C373D" w:rsidRDefault="003C373D" w:rsidP="003C373D">
      <w:r>
        <w:t xml:space="preserve">Select From Model is a meta-transformer used with estimator that has </w:t>
      </w:r>
      <w:proofErr w:type="spellStart"/>
      <w:r>
        <w:t>coef</w:t>
      </w:r>
      <w:proofErr w:type="spellEnd"/>
      <w:r>
        <w:t xml:space="preserve">_ or </w:t>
      </w:r>
      <w:proofErr w:type="spellStart"/>
      <w:r>
        <w:t>feature_importances</w:t>
      </w:r>
      <w:proofErr w:type="spellEnd"/>
      <w:r>
        <w:t xml:space="preserve">_ attribute after fitting. In </w:t>
      </w:r>
      <w:r w:rsidR="00BA0BB9">
        <w:t>this</w:t>
      </w:r>
      <w:r>
        <w:t xml:space="preserve"> problem, w</w:t>
      </w:r>
      <w:r w:rsidR="00BA0BB9">
        <w:t>as</w:t>
      </w:r>
      <w:r>
        <w:t xml:space="preserve"> used </w:t>
      </w:r>
      <w:r w:rsidR="00BA0BB9">
        <w:t>a random</w:t>
      </w:r>
      <w:r>
        <w:t xml:space="preserve"> forest classifier</w:t>
      </w:r>
      <w:r w:rsidR="00BA0BB9">
        <w:t xml:space="preserve"> and a logistic regression classifier</w:t>
      </w:r>
      <w:r>
        <w:t xml:space="preserve"> followed by Select </w:t>
      </w:r>
      <w:proofErr w:type="gramStart"/>
      <w:r>
        <w:t>From</w:t>
      </w:r>
      <w:proofErr w:type="gramEnd"/>
      <w:r>
        <w:t xml:space="preserve"> Model for choosing features using features’ importance. Those features are selected which has </w:t>
      </w:r>
      <w:proofErr w:type="spellStart"/>
      <w:r>
        <w:t>coef</w:t>
      </w:r>
      <w:proofErr w:type="spellEnd"/>
      <w:r>
        <w:t xml:space="preserve">_ or </w:t>
      </w:r>
      <w:proofErr w:type="spellStart"/>
      <w:r>
        <w:t>feature_importances</w:t>
      </w:r>
      <w:proofErr w:type="spellEnd"/>
      <w:r>
        <w:t xml:space="preserve"> values greater than given threshold value. The threshold value may be mean of the importance, median of importance, a float value or none</w:t>
      </w:r>
      <w:r w:rsidR="00BA0BB9">
        <w:t xml:space="preserve">. </w:t>
      </w:r>
    </w:p>
    <w:p w14:paraId="77748315" w14:textId="4BFDB9D8" w:rsidR="003C373D" w:rsidRDefault="003C373D" w:rsidP="000A5CAE"/>
    <w:p w14:paraId="5FCF7639" w14:textId="34F751FB" w:rsidR="00534D22" w:rsidRDefault="00534D22" w:rsidP="000A5CAE"/>
    <w:p w14:paraId="0F10EBE5" w14:textId="1BEFF2AE" w:rsidR="00534D22" w:rsidRDefault="00534D22" w:rsidP="000A5CAE">
      <w:r>
        <w:t xml:space="preserve">Machine learning </w:t>
      </w:r>
    </w:p>
    <w:p w14:paraId="5F3DAFB6" w14:textId="46A286F6" w:rsidR="00534D22" w:rsidRDefault="00534D22" w:rsidP="000A5CAE">
      <w:r>
        <w:t xml:space="preserve">Random Forest </w:t>
      </w:r>
    </w:p>
    <w:p w14:paraId="5EBE86A2" w14:textId="4E3FE82A" w:rsidR="00F63D07" w:rsidRDefault="00F63D07" w:rsidP="000A5CAE"/>
    <w:p w14:paraId="40241200" w14:textId="685BA1DF" w:rsidR="00F63D07" w:rsidRDefault="00F63D07" w:rsidP="000A5CAE">
      <w:r w:rsidRPr="00F63D07">
        <w:t>Random Forest, as the name suggests, is a tree-based ensemble with each tree depending on a collection of random variables. Random Forests can be used for either a categorical response variable or a continuous response. Similarly, the predictor variables can be either categorical or continuous. These trees partition the predictor space using a sequence of binary partitions (“splits”) on individual variables. The “root” node of the tree comprises the entire predictor space. The nodes that are not split are called “terminal nodes” and form the final partition of the predictor space. Each nonterminal node splits into two descendant nodes, one on the left and one on the right, according to the value of one of the predictor variables. For a continuous predictor variable, a split is determined by a split point; points for which the predictor is smaller than the split point go to the left, the rest go to the right.</w:t>
      </w:r>
    </w:p>
    <w:p w14:paraId="3F573E10" w14:textId="78255EA4" w:rsidR="00F63D07" w:rsidRDefault="00F63D07" w:rsidP="000A5CAE"/>
    <w:p w14:paraId="4CACA6C0" w14:textId="519DD236" w:rsidR="00C43C16" w:rsidRDefault="00C43C16" w:rsidP="000A5CAE">
      <w:r w:rsidRPr="00C43C16">
        <w:lastRenderedPageBreak/>
        <w:t>The RF classifier has incorporated the importance value of each variable in</w:t>
      </w:r>
      <w:r w:rsidR="007B7A76">
        <w:t>to the</w:t>
      </w:r>
      <w:r w:rsidRPr="00C43C16">
        <w:t xml:space="preserve"> </w:t>
      </w:r>
      <w:proofErr w:type="spellStart"/>
      <w:r w:rsidRPr="00C43C16">
        <w:t>feature_importances</w:t>
      </w:r>
      <w:proofErr w:type="spellEnd"/>
      <w:r w:rsidRPr="00C43C16">
        <w:t>_</w:t>
      </w:r>
      <w:r w:rsidR="007B7A76">
        <w:t xml:space="preserve"> </w:t>
      </w:r>
      <w:r w:rsidR="007B7A76" w:rsidRPr="00C43C16">
        <w:t>attribute</w:t>
      </w:r>
      <w:r w:rsidRPr="00C43C16">
        <w:t>, also known as</w:t>
      </w:r>
      <w:r w:rsidR="007B7A76">
        <w:t xml:space="preserve"> the</w:t>
      </w:r>
      <w:r w:rsidRPr="00C43C16">
        <w:t xml:space="preserve"> Gini index. Starting with the SFM function, it selects the variables </w:t>
      </w:r>
      <w:r w:rsidR="007B7A76">
        <w:t>whose</w:t>
      </w:r>
      <w:r w:rsidRPr="00C43C16">
        <w:t xml:space="preserve"> value</w:t>
      </w:r>
      <w:r w:rsidR="007B7A76">
        <w:t xml:space="preserve"> is</w:t>
      </w:r>
      <w:r w:rsidRPr="00C43C16">
        <w:t xml:space="preserve"> higher than </w:t>
      </w:r>
      <w:r w:rsidR="007B7A76">
        <w:t>the selected</w:t>
      </w:r>
      <w:r w:rsidRPr="00C43C16">
        <w:t xml:space="preserve"> threshold. Each </w:t>
      </w:r>
      <w:r>
        <w:t>decision tree</w:t>
      </w:r>
      <w:r w:rsidRPr="00C43C16">
        <w:t xml:space="preserve"> calculates the importance of each variable </w:t>
      </w:r>
      <w:r w:rsidR="00977569">
        <w:t>based on</w:t>
      </w:r>
      <w:r w:rsidRPr="00C43C16">
        <w:t xml:space="preserve"> its </w:t>
      </w:r>
      <w:r w:rsidR="00977569">
        <w:t>capacity</w:t>
      </w:r>
      <w:r w:rsidRPr="00C43C16">
        <w:t xml:space="preserve"> to increase </w:t>
      </w:r>
      <w:r w:rsidR="00977569">
        <w:t xml:space="preserve">leaf </w:t>
      </w:r>
      <w:r w:rsidRPr="00C43C16">
        <w:t xml:space="preserve">purity. The greater the increase in leaf purity, </w:t>
      </w:r>
      <w:r w:rsidR="00977569">
        <w:t>more</w:t>
      </w:r>
      <w:r w:rsidRPr="00C43C16">
        <w:t xml:space="preserve"> </w:t>
      </w:r>
      <w:r w:rsidR="00977569" w:rsidRPr="00C43C16">
        <w:t>importa</w:t>
      </w:r>
      <w:r w:rsidR="00977569">
        <w:t xml:space="preserve">nt the </w:t>
      </w:r>
      <w:r w:rsidRPr="00C43C16">
        <w:t>variable</w:t>
      </w:r>
      <w:r w:rsidR="00977569">
        <w:t xml:space="preserve"> is</w:t>
      </w:r>
      <w:r w:rsidRPr="00C43C16">
        <w:t>. This procedure is performed in each tree, then the average of all trees generated is calculated and finally the value is normalized, so the sum of the variables scores is 1.</w:t>
      </w:r>
    </w:p>
    <w:p w14:paraId="2E963CE2" w14:textId="54AA66B8" w:rsidR="00730C9F" w:rsidRDefault="00730C9F" w:rsidP="000A5CAE"/>
    <w:p w14:paraId="283378A9" w14:textId="0B578541" w:rsidR="00730C9F" w:rsidRDefault="00730C9F" w:rsidP="000A5CAE">
      <w:r w:rsidRPr="00730C9F">
        <w:t>An</w:t>
      </w:r>
      <w:r>
        <w:t xml:space="preserve"> alternative</w:t>
      </w:r>
      <w:r w:rsidRPr="00730C9F">
        <w:t xml:space="preserve"> method used was </w:t>
      </w:r>
      <w:r>
        <w:t xml:space="preserve">the </w:t>
      </w:r>
      <w:r w:rsidRPr="00730C9F">
        <w:t>RFE with cross-validation. Cross-validation is a technique for evaluating ML models by training several ML models on</w:t>
      </w:r>
      <w:r>
        <w:t xml:space="preserve"> </w:t>
      </w:r>
      <w:r w:rsidR="00AF07E1">
        <w:t>available</w:t>
      </w:r>
      <w:r w:rsidRPr="00730C9F">
        <w:t xml:space="preserve"> subsets of</w:t>
      </w:r>
      <w:r>
        <w:t xml:space="preserve"> </w:t>
      </w:r>
      <w:r w:rsidR="00AF07E1">
        <w:t xml:space="preserve">the </w:t>
      </w:r>
      <w:r w:rsidRPr="00730C9F">
        <w:t xml:space="preserve">input data and evaluating them </w:t>
      </w:r>
      <w:r w:rsidR="00AF07E1">
        <w:t>i</w:t>
      </w:r>
      <w:r w:rsidRPr="00730C9F">
        <w:t>n the complementary data</w:t>
      </w:r>
      <w:r w:rsidR="00AF07E1">
        <w:t xml:space="preserve"> </w:t>
      </w:r>
      <w:r w:rsidR="00AF07E1" w:rsidRPr="00730C9F">
        <w:t>subset</w:t>
      </w:r>
      <w:r w:rsidRPr="00730C9F">
        <w:t xml:space="preserve">. The </w:t>
      </w:r>
      <w:r w:rsidR="00AF07E1">
        <w:t>primary</w:t>
      </w:r>
      <w:r w:rsidRPr="00730C9F">
        <w:t xml:space="preserve"> idea of RFECV is to select the best set of variables using cross-validation. First, the estimator is trained on the initial set and the importance of each variable is obtained </w:t>
      </w:r>
      <w:r w:rsidR="00AF07E1">
        <w:t>with</w:t>
      </w:r>
      <w:r w:rsidRPr="00730C9F">
        <w:t xml:space="preserve"> the </w:t>
      </w:r>
      <w:proofErr w:type="spellStart"/>
      <w:r w:rsidRPr="00730C9F">
        <w:t>feature_importances</w:t>
      </w:r>
      <w:proofErr w:type="spellEnd"/>
      <w:r w:rsidRPr="00730C9F">
        <w:t xml:space="preserve">_ attribute. Then, the </w:t>
      </w:r>
      <w:r w:rsidR="00AF568F">
        <w:t xml:space="preserve">less significant </w:t>
      </w:r>
      <w:r w:rsidRPr="00730C9F">
        <w:t>variables are removed, this procedure is repeated recursively on the pruned set until there are no more variables to exclude or the desired number of variables to select is reached.</w:t>
      </w:r>
    </w:p>
    <w:p w14:paraId="379FBD38" w14:textId="062AE670" w:rsidR="009E2AED" w:rsidRDefault="009E2AED" w:rsidP="000A5CAE"/>
    <w:p w14:paraId="36D7090A" w14:textId="29AD1787" w:rsidR="009E2AED" w:rsidRDefault="009E2AED" w:rsidP="000A5CAE">
      <w:r w:rsidRPr="009E2AED">
        <w:t>Finally</w:t>
      </w:r>
      <w:r>
        <w:t>,</w:t>
      </w:r>
      <w:r w:rsidRPr="009E2AED">
        <w:t xml:space="preserve"> sequential search technique was used, </w:t>
      </w:r>
      <w:r>
        <w:t>whose</w:t>
      </w:r>
      <w:r w:rsidRPr="009E2AED">
        <w:t xml:space="preserve"> main objective </w:t>
      </w:r>
      <w:r>
        <w:t xml:space="preserve">is </w:t>
      </w:r>
      <w:r w:rsidRPr="009E2AED">
        <w:t xml:space="preserve">to improve the subset of selected variables through iterations that </w:t>
      </w:r>
      <w:r w:rsidR="00C43B2C">
        <w:t>check</w:t>
      </w:r>
      <w:r w:rsidRPr="009E2AED">
        <w:t xml:space="preserve"> if adding or </w:t>
      </w:r>
      <w:r w:rsidR="00C43B2C">
        <w:t>removing</w:t>
      </w:r>
      <w:r w:rsidRPr="009E2AED">
        <w:t xml:space="preserve"> variables to the subset tends to improve</w:t>
      </w:r>
      <w:r w:rsidR="00C43B2C">
        <w:t xml:space="preserve"> </w:t>
      </w:r>
      <w:r w:rsidR="00C43B2C" w:rsidRPr="009E2AED">
        <w:t>its performance</w:t>
      </w:r>
      <w:r w:rsidRPr="009E2AED">
        <w:t xml:space="preserve">. The SFS function was used, this function contains two configurable parameters </w:t>
      </w:r>
      <w:r w:rsidR="00C43B2C">
        <w:t>to change</w:t>
      </w:r>
      <w:r w:rsidRPr="009E2AED">
        <w:t xml:space="preserve"> the configuration of the forward parameter between False or True and the floating parameter also between False or True. Different combinations of the values </w:t>
      </w:r>
      <w:r>
        <w:t>can be used to</w:t>
      </w:r>
      <w:r w:rsidRPr="009E2AED">
        <w:t xml:space="preserve"> switch between backward, forward and bidirectional methods.</w:t>
      </w:r>
    </w:p>
    <w:p w14:paraId="39F6E83B" w14:textId="5037E38B" w:rsidR="00730C9F" w:rsidRDefault="00730C9F" w:rsidP="000A5CAE"/>
    <w:p w14:paraId="0B21299C" w14:textId="1245FE8C" w:rsidR="00730C9F" w:rsidRDefault="00730C9F" w:rsidP="000A5CAE"/>
    <w:p w14:paraId="2242EF2B" w14:textId="7CDE01D6" w:rsidR="00730C9F" w:rsidRDefault="00730C9F" w:rsidP="000A5CAE"/>
    <w:p w14:paraId="6BF957F0" w14:textId="77777777" w:rsidR="00730C9F" w:rsidRDefault="00730C9F" w:rsidP="000A5CAE"/>
    <w:p w14:paraId="16B76738" w14:textId="77777777" w:rsidR="00F63D07" w:rsidRDefault="00F63D07" w:rsidP="000A5CAE"/>
    <w:p w14:paraId="1BCB721B" w14:textId="43DC80DF" w:rsidR="00534D22" w:rsidRDefault="00140578" w:rsidP="000A5CAE">
      <w:r>
        <w:t xml:space="preserve">Logistic Regression </w:t>
      </w:r>
    </w:p>
    <w:p w14:paraId="7D48B423" w14:textId="6933ADB4" w:rsidR="00140578" w:rsidRDefault="00140578" w:rsidP="000A5CAE"/>
    <w:p w14:paraId="441AC381" w14:textId="71883820" w:rsidR="00140578" w:rsidRDefault="00140578" w:rsidP="00140578">
      <w:r>
        <w:t>L</w:t>
      </w:r>
      <w:r w:rsidR="00CE3CA3">
        <w:t>R</w:t>
      </w:r>
      <w:r>
        <w:t xml:space="preserve"> is a statistical technique </w:t>
      </w:r>
      <w:r w:rsidR="00875A16">
        <w:t xml:space="preserve">designed </w:t>
      </w:r>
      <w:r w:rsidR="00875A16" w:rsidRPr="00875A16">
        <w:t>to generate observations based on a set of observations</w:t>
      </w:r>
      <w:r>
        <w:t xml:space="preserve">, a model that allows the prediction of values taken by a categorical variable, </w:t>
      </w:r>
      <w:r w:rsidR="00875A16">
        <w:t>based on one or several</w:t>
      </w:r>
      <w:r>
        <w:t xml:space="preserve"> continuous and/or binary independent variables </w:t>
      </w:r>
      <w:r w:rsidR="000B1CCA">
        <w:fldChar w:fldCharType="begin" w:fldLock="1"/>
      </w:r>
      <w:r w:rsidR="00CD2232">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0B1CCA">
        <w:fldChar w:fldCharType="separate"/>
      </w:r>
      <w:r w:rsidR="000B1CCA" w:rsidRPr="000B1CCA">
        <w:rPr>
          <w:noProof/>
        </w:rPr>
        <w:t>(Hosmer, Lemeshow, &amp; Sturdivant, 2013)</w:t>
      </w:r>
      <w:r w:rsidR="000B1CCA">
        <w:fldChar w:fldCharType="end"/>
      </w:r>
      <w:r>
        <w:t xml:space="preserve"> This technique uses </w:t>
      </w:r>
      <w:r w:rsidR="00875A16">
        <w:t>similar</w:t>
      </w:r>
      <w:r>
        <w:t xml:space="preserve"> general principles used in linear regression, the difference is in the response variable which in L</w:t>
      </w:r>
      <w:r w:rsidR="00875A16">
        <w:t>R</w:t>
      </w:r>
      <w:r>
        <w:t xml:space="preserve"> is binary (</w:t>
      </w:r>
      <w:r w:rsidR="000B1CCA" w:rsidRPr="000B1CCA">
        <w:t>dichotomic</w:t>
      </w:r>
      <w:r>
        <w:t xml:space="preserve">) </w:t>
      </w:r>
      <w:r w:rsidR="000B1CCA">
        <w:t>whereas</w:t>
      </w:r>
      <w:r>
        <w:t xml:space="preserve"> in the linear regression model it is continuous (Hosmer et al., 2013).</w:t>
      </w:r>
    </w:p>
    <w:p w14:paraId="7E9BD07E" w14:textId="61229521" w:rsidR="00140578" w:rsidRDefault="00140578" w:rsidP="00140578">
      <w:r>
        <w:t xml:space="preserve">According to Stoltzfus (2011), regression techniques are versatile when applied to medical research because </w:t>
      </w:r>
      <w:r w:rsidR="00875A16" w:rsidRPr="00875A16">
        <w:t xml:space="preserve">of their ability to predict </w:t>
      </w:r>
      <w:r>
        <w:t xml:space="preserve">outcomes and control variables. It also argues that RL is an </w:t>
      </w:r>
      <w:r w:rsidR="000B1CCA">
        <w:t>effective</w:t>
      </w:r>
      <w:r>
        <w:t xml:space="preserve"> and powerful way to analyse the </w:t>
      </w:r>
      <w:r w:rsidR="000B1CCA">
        <w:t>impact</w:t>
      </w:r>
      <w:r>
        <w:t xml:space="preserve"> of a group of independent variables on a binary outcome, quantifying the contribution of each variable (Stoltzfus, 2011).</w:t>
      </w:r>
      <w:r w:rsidR="00CD2232">
        <w:t xml:space="preserve"> </w:t>
      </w:r>
      <w:r w:rsidR="00CD2232">
        <w:fldChar w:fldCharType="begin" w:fldLock="1"/>
      </w:r>
      <w:r w:rsidR="007B4595">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CD2232">
        <w:fldChar w:fldCharType="separate"/>
      </w:r>
      <w:r w:rsidR="00CD2232" w:rsidRPr="00CD2232">
        <w:rPr>
          <w:noProof/>
        </w:rPr>
        <w:t>(Stoltzfus, 2011)</w:t>
      </w:r>
      <w:r w:rsidR="00CD2232">
        <w:fldChar w:fldCharType="end"/>
      </w:r>
    </w:p>
    <w:p w14:paraId="3F5F574E" w14:textId="47A52267" w:rsidR="00AD2715" w:rsidRDefault="00AD2715" w:rsidP="00140578"/>
    <w:p w14:paraId="2525A5CE" w14:textId="7B4C95E2" w:rsidR="00AD2715" w:rsidRDefault="00CD2232" w:rsidP="00140578">
      <w:r>
        <w:t>T</w:t>
      </w:r>
      <w:r w:rsidRPr="00AD2715">
        <w:t>he same techniques mentioned in the RF model were used</w:t>
      </w:r>
      <w:r w:rsidRPr="00AD2715">
        <w:t xml:space="preserve"> </w:t>
      </w:r>
      <w:r>
        <w:t>f</w:t>
      </w:r>
      <w:r w:rsidR="00AD2715" w:rsidRPr="00AD2715">
        <w:t>or feature selection using the logistic regression classification algorithm. L</w:t>
      </w:r>
      <w:r w:rsidR="00DA264D">
        <w:t>R</w:t>
      </w:r>
      <w:r w:rsidR="00AD2715" w:rsidRPr="00AD2715">
        <w:t xml:space="preserve"> classifier has incorporated the coefficient value of each variable in</w:t>
      </w:r>
      <w:r w:rsidR="00DA264D">
        <w:t>to</w:t>
      </w:r>
      <w:r w:rsidR="00AD2715" w:rsidRPr="00AD2715">
        <w:t xml:space="preserve"> the </w:t>
      </w:r>
      <w:proofErr w:type="spellStart"/>
      <w:r w:rsidR="00AD2715" w:rsidRPr="00AD2715">
        <w:t>coef</w:t>
      </w:r>
      <w:proofErr w:type="spellEnd"/>
      <w:r w:rsidR="00AD2715" w:rsidRPr="00AD2715">
        <w:t xml:space="preserve">_ attribute. In general, the methods used to find the coefficients </w:t>
      </w:r>
      <w:r w:rsidR="00DA264D">
        <w:t>of</w:t>
      </w:r>
      <w:r w:rsidR="00AD2715" w:rsidRPr="00AD2715">
        <w:t xml:space="preserve"> the logistic function </w:t>
      </w:r>
      <w:r w:rsidR="00DA264D">
        <w:t>follow</w:t>
      </w:r>
      <w:r w:rsidR="00AD2715" w:rsidRPr="00AD2715">
        <w:t xml:space="preserve"> an iterative process of selecti</w:t>
      </w:r>
      <w:r w:rsidR="00DA264D">
        <w:t>on of</w:t>
      </w:r>
      <w:r w:rsidR="00AD2715" w:rsidRPr="00AD2715">
        <w:t xml:space="preserve"> a candidate variable and calculati</w:t>
      </w:r>
      <w:r w:rsidR="00DA264D">
        <w:t>on of</w:t>
      </w:r>
      <w:r w:rsidR="00AD2715" w:rsidRPr="00AD2715">
        <w:t xml:space="preserve"> the logarithm of the probability. This process is repeated until convergence is achieved and the maximum likelihood is found.</w:t>
      </w:r>
    </w:p>
    <w:p w14:paraId="131797F2" w14:textId="0B2CEAE5" w:rsidR="00B8031F" w:rsidRDefault="00B8031F" w:rsidP="000A5CAE"/>
    <w:p w14:paraId="553C0DB6" w14:textId="7337AB0F" w:rsidR="00B8031F" w:rsidRDefault="00B8031F" w:rsidP="000A5CAE"/>
    <w:p w14:paraId="39AA4853" w14:textId="08A1011B" w:rsidR="005404F1" w:rsidRDefault="005404F1" w:rsidP="000A5CAE"/>
    <w:p w14:paraId="23B422F4" w14:textId="29AE8A76" w:rsidR="005404F1" w:rsidRDefault="005404F1" w:rsidP="000A5CAE">
      <w:r>
        <w:t xml:space="preserve">Model evaluation </w:t>
      </w:r>
    </w:p>
    <w:p w14:paraId="681EC572" w14:textId="7F899A53" w:rsidR="005404F1" w:rsidRDefault="005404F1" w:rsidP="000A5CAE"/>
    <w:p w14:paraId="5CF26247" w14:textId="7398E686" w:rsidR="005404F1" w:rsidRDefault="00B13746" w:rsidP="000A5CAE">
      <w:r>
        <w:t>C</w:t>
      </w:r>
      <w:r w:rsidR="005404F1" w:rsidRPr="005404F1">
        <w:t>lassification models should be evaluated before being adopted in a real context, because if the classifier is poorly calibrated, it may mislead health</w:t>
      </w:r>
      <w:r w:rsidR="008357AB">
        <w:t>care</w:t>
      </w:r>
      <w:r w:rsidR="005404F1" w:rsidRPr="005404F1">
        <w:t xml:space="preserve"> professionals and consequently cause harm to the target </w:t>
      </w:r>
      <w:r w:rsidR="008357AB">
        <w:t>population</w:t>
      </w:r>
      <w:r w:rsidR="005404F1" w:rsidRPr="005404F1">
        <w:t xml:space="preserve">. </w:t>
      </w:r>
      <w:r>
        <w:t>Therefore</w:t>
      </w:r>
      <w:r w:rsidR="005404F1" w:rsidRPr="005404F1">
        <w:t xml:space="preserve">, in order to minimize this type of occurrence, it </w:t>
      </w:r>
      <w:r>
        <w:t>is</w:t>
      </w:r>
      <w:r w:rsidR="005404F1" w:rsidRPr="005404F1">
        <w:t xml:space="preserve"> imperative to evaluate the quality of the predictions obtained. For this evaluation, the model </w:t>
      </w:r>
      <w:r>
        <w:t>was</w:t>
      </w:r>
      <w:r w:rsidR="005404F1" w:rsidRPr="005404F1">
        <w:t xml:space="preserve"> submitted to</w:t>
      </w:r>
      <w:r w:rsidR="008357AB">
        <w:t xml:space="preserve"> evaluation</w:t>
      </w:r>
      <w:r w:rsidR="005404F1" w:rsidRPr="005404F1">
        <w:t xml:space="preserve"> metrics of the predictive model.</w:t>
      </w:r>
    </w:p>
    <w:p w14:paraId="4BD0A4E8" w14:textId="1E53266F" w:rsidR="0012533F" w:rsidRDefault="0012533F" w:rsidP="000A5CAE"/>
    <w:p w14:paraId="76F6351B" w14:textId="00E00CA7" w:rsidR="0012533F" w:rsidRDefault="0012533F" w:rsidP="000A5CAE">
      <w:r w:rsidRPr="0012533F">
        <w:t xml:space="preserve">Recall may be defined as the probability that the model correctly classifies a </w:t>
      </w:r>
      <w:r>
        <w:t>person</w:t>
      </w:r>
      <w:r w:rsidRPr="0012533F">
        <w:t xml:space="preserve"> with the delirium syndrome, given that the individual </w:t>
      </w:r>
      <w:r>
        <w:t>carries</w:t>
      </w:r>
      <w:r w:rsidRPr="0012533F">
        <w:t xml:space="preserve"> the syndrome. This measure is also known as true positive rate, in other words</w:t>
      </w:r>
      <w:r>
        <w:t>,</w:t>
      </w:r>
      <w:r w:rsidRPr="0012533F">
        <w:t xml:space="preserve"> this measure assesses the ability of the test to detect delirium when it is </w:t>
      </w:r>
      <w:r>
        <w:t>indeed</w:t>
      </w:r>
      <w:r w:rsidRPr="0012533F">
        <w:t xml:space="preserve"> present, and its value can be estimated using the following formula (J. Han et al., 2012):</w:t>
      </w:r>
    </w:p>
    <w:p w14:paraId="2E5218EB" w14:textId="1E92B655" w:rsidR="00D518D6" w:rsidRDefault="00D518D6" w:rsidP="000A5CAE"/>
    <w:p w14:paraId="7D699A61" w14:textId="289F556B" w:rsidR="00D518D6" w:rsidRDefault="00116AC8" w:rsidP="000A5CAE">
      <w:r>
        <w:t>ROC CURVE</w:t>
      </w:r>
    </w:p>
    <w:p w14:paraId="039CA631" w14:textId="2BA061BF" w:rsidR="00116AC8" w:rsidRDefault="00116AC8" w:rsidP="000A5CAE"/>
    <w:p w14:paraId="32C1DE64" w14:textId="6042E51E" w:rsidR="00802D55" w:rsidRDefault="00802D55" w:rsidP="00802D55">
      <w:r>
        <w:t>One way to evaluate the ability of a diagnostic test to discriminate between two populations is by ROC analysis</w:t>
      </w:r>
      <w:r w:rsidR="00773764">
        <w:t xml:space="preserve"> </w:t>
      </w:r>
      <w:r w:rsidR="00773764">
        <w:fldChar w:fldCharType="begin" w:fldLock="1"/>
      </w:r>
      <w:r w:rsidR="00773764">
        <w:instrText>ADDIN CSL_CITATION {"citationItems":[{"id":"ITEM-1","itemData":{"DOI":"10.1016/j.patrec.2005.10.010","ISSN":"01678655","abstract":"Receiver operating characteristics (ROC) graphs are useful for organizing classifi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 © 2005 Elsevier B.V. All rights reserved.","author":[{"dropping-particle":"","family":"Fawcett","given":"Tom","non-dropping-particle":"","parse-names":false,"suffix":""}],"container-title":"Pattern Recognition Letters","id":"ITEM-1","issue":"8","issued":{"date-parts":[["2006","6"]]},"page":"861-874","title":"An introduction to ROC analysis","type":"article-journal","volume":"27"},"uris":["http://www.mendeley.com/documents/?uuid=01650591-5d73-478e-9621-e0cd22805663"]}],"mendeley":{"formattedCitation":"(Fawcett, 2006)","plainTextFormattedCitation":"(Fawcett, 2006)"},"properties":{"noteIndex":0},"schema":"https://github.com/citation-style-language/schema/raw/master/csl-citation.json"}</w:instrText>
      </w:r>
      <w:r w:rsidR="00773764">
        <w:fldChar w:fldCharType="separate"/>
      </w:r>
      <w:r w:rsidR="00773764" w:rsidRPr="00773764">
        <w:rPr>
          <w:noProof/>
        </w:rPr>
        <w:t>(Fawcett, 2006)</w:t>
      </w:r>
      <w:r w:rsidR="00773764">
        <w:fldChar w:fldCharType="end"/>
      </w:r>
      <w:r w:rsidR="00773764">
        <w:t>.</w:t>
      </w:r>
      <w:r>
        <w:t xml:space="preserve"> This analysis is based on signal detection theory and was developed during World War II, where it was used to analyse radar images </w:t>
      </w:r>
      <w:r w:rsidR="007B4595">
        <w:fldChar w:fldCharType="begin" w:fldLock="1"/>
      </w:r>
      <w:r w:rsidR="007B4595">
        <w:instrText>ADDIN CSL_CITATION {"citationItems":[{"id":"ITEM-1","itemData":{"DOI":"10.1097/00006842-197603000-00002","ISSN":"0033-3174","PMID":"1273239","abstract":"A brief explanation of signal detection theory is presented, followed by a review of the literature in which differences in pain report were analyzed to determine if changes were in sensitivity (physiological processes) or in response bias (a subject's willingness to report that a signal occurred). Three kinds of studies are reviewed: modification, procedural, and comparative and normative. The advantages of using a signal detection approach in pain research are emphasized. It is concluded that experimenters applying signal detection analysis to pain research should give greater consideration to methodological procedures and be cognizant of all possibilities for shifts in sensitivity (d').","author":[{"dropping-particle":"","family":"Lloyd","given":"Mary Anne","non-dropping-particle":"","parse-names":false,"suffix":""},{"dropping-particle":"","family":"Appel","given":"James B.","non-dropping-particle":"","parse-names":false,"suffix":""}],"container-title":"Psychosomatic Medicine","id":"ITEM-1","issue":"2","issued":{"date-parts":[["1976","3"]]},"page":"79-94","title":"Signal Detection Theory and the Psychophysics of Pain: An Introduction and Review","type":"article-journal","volume":"38"},"uris":["http://www.mendeley.com/documents/?uuid=7736693e-6899-4f3e-ab6e-c6c6ef92eeed"]}],"mendeley":{"formattedCitation":"(Lloyd &amp; Appel, 1976)","plainTextFormattedCitation":"(Lloyd &amp; Appel, 1976)","previouslyFormattedCitation":"(Lloyd &amp; Appel, 1976)"},"properties":{"noteIndex":0},"schema":"https://github.com/citation-style-language/schema/raw/master/csl-citation.json"}</w:instrText>
      </w:r>
      <w:r w:rsidR="007B4595">
        <w:fldChar w:fldCharType="separate"/>
      </w:r>
      <w:r w:rsidR="007B4595" w:rsidRPr="007B4595">
        <w:rPr>
          <w:noProof/>
        </w:rPr>
        <w:t>(Lloyd &amp; Appel, 1976)</w:t>
      </w:r>
      <w:r w:rsidR="007B4595">
        <w:fldChar w:fldCharType="end"/>
      </w:r>
      <w:r>
        <w:t>.</w:t>
      </w:r>
      <w:r w:rsidR="007B4595">
        <w:t xml:space="preserve"> </w:t>
      </w:r>
      <w:r>
        <w:t xml:space="preserve"> The science of signal detection theory was later extended to other scientific </w:t>
      </w:r>
      <w:r>
        <w:t>domains,</w:t>
      </w:r>
      <w:r>
        <w:t xml:space="preserve"> including diagnostic medicine</w:t>
      </w:r>
      <w:r w:rsidR="007B4595">
        <w:t xml:space="preserve"> </w:t>
      </w:r>
      <w:r w:rsidR="007B4595">
        <w:fldChar w:fldCharType="begin" w:fldLock="1"/>
      </w:r>
      <w:r w:rsidR="00773764">
        <w:instrText>ADDIN CSL_CITATION {"citationItems":[{"id":"ITEM-1","itemData":{"DOI":"10.1056/NEJM197102252840805","ISBN":"0195-9131 (Print)\\n0195-9131 (Linking)","ISSN":"0028-4793","PMID":"3945246","abstract":"We examined the physical activity and other life-style characteristics of 16,936 Harvard alumni, aged 35 to 74, for relations to rates of mortality from all causes and for influences on length of life. A total of 1413 alumni died during 12 to 16 years of follow-up (1962 to 1978). Exercise reported as walking, stair climbing, and sports play related inversely to total mortality, primarily to death due to cardiovascular or respiratory causes. Death rates declined steadily as energy expended on such activity increased from less than 500 to 3500 kcal per week, beyond which rates increased slightly. Rates were one quarter to one third lower among alumni expending 2000 or more kcal during exercise per week than among less active men. With or without consideration of hypertension, cigarette smoking, extremes or gains in body weight, or early parental death, alumni mortality rates were significantly lower among the physically active. Relative risks of death for individuals were highest among cigarette smokers and men with hypertension, and attributable risks in the community were highest among smokers and sedentary men. By the age of 80, the amount of additional life attributable to adequate exercise, as compared with sedentariness, was one to more than two years.","author":[{"dropping-particle":"","family":"Lusted","given":"Lee B.","non-dropping-particle":"","parse-names":false,"suffix":""}],"container-title":"New England Journal of Medicine","id":"ITEM-1","issue":"8","issued":{"date-parts":[["1971","2","25"]]},"page":"416-424","title":"Decision-Making Studies in Patient Management","type":"article-journal","volume":"284"},"uris":["http://www.mendeley.com/documents/?uuid=d144b492-edde-4087-b8e1-03b12ede1440"]}],"mendeley":{"formattedCitation":"(Lusted, 1971)","plainTextFormattedCitation":"(Lusted, 1971)","previouslyFormattedCitation":"(Lusted, 1971)"},"properties":{"noteIndex":0},"schema":"https://github.com/citation-style-language/schema/raw/master/csl-citation.json"}</w:instrText>
      </w:r>
      <w:r w:rsidR="007B4595">
        <w:fldChar w:fldCharType="separate"/>
      </w:r>
      <w:r w:rsidR="007B4595" w:rsidRPr="007B4595">
        <w:rPr>
          <w:noProof/>
        </w:rPr>
        <w:t>(Lusted, 1971)</w:t>
      </w:r>
      <w:r w:rsidR="007B4595">
        <w:fldChar w:fldCharType="end"/>
      </w:r>
      <w:r>
        <w:t xml:space="preserve">. Being a commonly used tool in medical diagnostics due to its discriminative </w:t>
      </w:r>
      <w:r>
        <w:t>capacity</w:t>
      </w:r>
      <w:r>
        <w:t xml:space="preserve">. </w:t>
      </w:r>
    </w:p>
    <w:p w14:paraId="527D78F2" w14:textId="77777777" w:rsidR="00802D55" w:rsidRDefault="00802D55" w:rsidP="00802D55"/>
    <w:p w14:paraId="3295B4DB" w14:textId="0DC72A91" w:rsidR="00802D55" w:rsidRDefault="00802D55" w:rsidP="00802D55">
      <w:r>
        <w:t xml:space="preserve">In general, the ROC curve </w:t>
      </w:r>
      <w:r>
        <w:t>can show</w:t>
      </w:r>
      <w:r>
        <w:t xml:space="preserve"> the performance of a ML model for binary classification. It is a two-dimensional graphical representation, plotting sensitivity (true positive rate) on the y-axis against 1-specificity (false positive rate) on the x-axis. </w:t>
      </w:r>
      <w:r w:rsidR="00D5114E" w:rsidRPr="00D5114E">
        <w:t>Whether or not the test can be affirmed as having the ability to discriminate between individuals with and without delirium is directly linked to a measure of ROC curve accuracy, called the area under the ROC curve (AUC-ROC).</w:t>
      </w:r>
      <w:r>
        <w:t xml:space="preserve"> </w:t>
      </w:r>
      <w:r>
        <w:t>Using</w:t>
      </w:r>
      <w:r>
        <w:t xml:space="preserve"> this measur</w:t>
      </w:r>
      <w:r w:rsidR="00EF46A7">
        <w:t>e</w:t>
      </w:r>
      <w:r>
        <w:t xml:space="preserve">, it was possible to transform the ROC performance into a scalar value, </w:t>
      </w:r>
      <w:r w:rsidR="00EF46A7">
        <w:t>which allowed</w:t>
      </w:r>
      <w:r>
        <w:t xml:space="preserve"> to </w:t>
      </w:r>
      <w:r w:rsidR="00EF46A7">
        <w:t>evaluate</w:t>
      </w:r>
      <w:r>
        <w:t xml:space="preserve"> the </w:t>
      </w:r>
      <w:r w:rsidR="00D5114E">
        <w:t>discriminant</w:t>
      </w:r>
      <w:r>
        <w:t xml:space="preserve"> </w:t>
      </w:r>
      <w:r w:rsidR="00EF46A7">
        <w:t>ability</w:t>
      </w:r>
      <w:r>
        <w:t xml:space="preserve"> of the ROC curve. </w:t>
      </w:r>
      <w:r w:rsidR="00A645A4">
        <w:t>A</w:t>
      </w:r>
      <w:r>
        <w:t xml:space="preserve"> </w:t>
      </w:r>
      <w:r w:rsidR="00A645A4">
        <w:t>closer</w:t>
      </w:r>
      <w:r w:rsidR="00D5114E">
        <w:t xml:space="preserve"> </w:t>
      </w:r>
      <w:r w:rsidR="00D5114E">
        <w:t>curve</w:t>
      </w:r>
      <w:r>
        <w:t xml:space="preserve"> in the upper left corner</w:t>
      </w:r>
      <w:r w:rsidR="00A645A4">
        <w:t xml:space="preserve"> presents a higher </w:t>
      </w:r>
      <w:r>
        <w:t>discriminat</w:t>
      </w:r>
      <w:r w:rsidR="00D5114E">
        <w:t>ing</w:t>
      </w:r>
      <w:r>
        <w:t xml:space="preserve"> capacity</w:t>
      </w:r>
      <w:r w:rsidR="00A645A4">
        <w:t xml:space="preserve"> </w:t>
      </w:r>
      <w:r>
        <w:t xml:space="preserve">and the AUC </w:t>
      </w:r>
      <w:r w:rsidR="00A645A4">
        <w:t>can</w:t>
      </w:r>
      <w:r>
        <w:t xml:space="preserve"> reach the maximum value of 1, meaning perfect discrimination. On the other hand, if the curve approaches the diagonal</w:t>
      </w:r>
      <w:r w:rsidR="00A645A4">
        <w:t xml:space="preserve">, the </w:t>
      </w:r>
      <w:r>
        <w:t>discrimina</w:t>
      </w:r>
      <w:r w:rsidR="00D5114E">
        <w:t>nt</w:t>
      </w:r>
      <w:r>
        <w:t xml:space="preserve"> </w:t>
      </w:r>
      <w:r w:rsidR="00D5114E">
        <w:t>capability</w:t>
      </w:r>
      <w:r w:rsidR="00A645A4">
        <w:t xml:space="preserve"> of the model</w:t>
      </w:r>
      <w:r>
        <w:t xml:space="preserve"> is null.</w:t>
      </w:r>
    </w:p>
    <w:p w14:paraId="5DDABB16" w14:textId="5000797A" w:rsidR="0000045B" w:rsidRDefault="00802D55" w:rsidP="00802D55">
      <w:r>
        <w:t>In summary, the ROC analysis provides important information</w:t>
      </w:r>
      <w:r w:rsidR="00690D99">
        <w:t xml:space="preserve"> about</w:t>
      </w:r>
      <w:r>
        <w:t xml:space="preserve"> diagnostic test</w:t>
      </w:r>
      <w:r w:rsidR="00690D99">
        <w:t xml:space="preserve"> performance</w:t>
      </w:r>
      <w:r>
        <w:t>, and the closer the curve approaches the upper left corner, the greater discriminatory capa</w:t>
      </w:r>
      <w:r w:rsidR="00690D99">
        <w:t>bilit</w:t>
      </w:r>
      <w:r>
        <w:t>y of the test.</w:t>
      </w:r>
    </w:p>
    <w:p w14:paraId="3D41240C" w14:textId="0710BB53" w:rsidR="0056611E" w:rsidRDefault="0056611E" w:rsidP="00802D55"/>
    <w:p w14:paraId="27EF2643" w14:textId="46EDB471" w:rsidR="0056611E" w:rsidRDefault="0056611E" w:rsidP="00802D55">
      <w:r>
        <w:t>PRECISION-RECALL</w:t>
      </w:r>
    </w:p>
    <w:p w14:paraId="28301AE9" w14:textId="58851789" w:rsidR="0056611E" w:rsidRDefault="0056611E" w:rsidP="00802D55"/>
    <w:p w14:paraId="04E4DA22" w14:textId="5E6BF3DA" w:rsidR="0056611E" w:rsidRDefault="0066154E" w:rsidP="00802D55">
      <w:r w:rsidRPr="0066154E">
        <w:t xml:space="preserve">This measure is useful to evaluate the quality of the classifier results for cases involving unbalanced data sets, </w:t>
      </w:r>
      <w:r>
        <w:t xml:space="preserve">which is </w:t>
      </w:r>
      <w:r w:rsidRPr="0066154E">
        <w:t xml:space="preserve">an alternative to the ROC curve. The </w:t>
      </w:r>
      <w:r>
        <w:t>Precision</w:t>
      </w:r>
      <w:r w:rsidRPr="0066154E">
        <w:t>-</w:t>
      </w:r>
      <w:r>
        <w:t>Recall</w:t>
      </w:r>
      <w:r w:rsidRPr="0066154E">
        <w:t xml:space="preserve"> (P-R) curve </w:t>
      </w:r>
      <w:r w:rsidR="00F00B3F">
        <w:t>indicates</w:t>
      </w:r>
      <w:r w:rsidRPr="0066154E">
        <w:t xml:space="preserve"> the balance between </w:t>
      </w:r>
      <w:r w:rsidR="00F00B3F">
        <w:t>precision</w:t>
      </w:r>
      <w:r w:rsidRPr="0066154E">
        <w:t xml:space="preserve"> and </w:t>
      </w:r>
      <w:r w:rsidR="00F00B3F">
        <w:t>recall</w:t>
      </w:r>
      <w:r w:rsidRPr="0066154E">
        <w:t xml:space="preserve"> for different thresholds. There is a great difference between the visual representation of between the ROC curve and the P-R curve, because the objective of the ROC space is in the upper left corner while the objective of the P-R space is in the upper right corner. Thus, a high area under the P-R curve represents both high </w:t>
      </w:r>
      <w:r w:rsidR="003D717A">
        <w:t>recall</w:t>
      </w:r>
      <w:r w:rsidRPr="0066154E">
        <w:t xml:space="preserve"> and high </w:t>
      </w:r>
      <w:r w:rsidR="003D717A">
        <w:t>precision</w:t>
      </w:r>
      <w:r w:rsidRPr="0066154E">
        <w:t xml:space="preserve">, where high </w:t>
      </w:r>
      <w:r w:rsidR="003D717A">
        <w:t>precision</w:t>
      </w:r>
      <w:r w:rsidRPr="0066154E">
        <w:t xml:space="preserve"> is associated </w:t>
      </w:r>
      <w:r w:rsidR="00F00B3F">
        <w:t>with</w:t>
      </w:r>
      <w:r w:rsidRPr="0066154E">
        <w:t xml:space="preserve"> a low </w:t>
      </w:r>
      <w:r w:rsidR="00F00B3F">
        <w:t>false positive rate</w:t>
      </w:r>
      <w:r w:rsidRPr="0066154E">
        <w:t xml:space="preserve"> and high </w:t>
      </w:r>
      <w:r w:rsidR="003D717A">
        <w:t>recall</w:t>
      </w:r>
      <w:r w:rsidRPr="0066154E">
        <w:t xml:space="preserve"> </w:t>
      </w:r>
      <w:r w:rsidR="00F00B3F">
        <w:t>associated with</w:t>
      </w:r>
      <w:r w:rsidRPr="0066154E">
        <w:t xml:space="preserve"> low</w:t>
      </w:r>
      <w:r w:rsidR="00F00B3F">
        <w:t xml:space="preserve"> false negative rate. </w:t>
      </w:r>
    </w:p>
    <w:p w14:paraId="1DBC89F5" w14:textId="77777777" w:rsidR="000A5CAE" w:rsidRDefault="000A5CAE" w:rsidP="00C14D2D"/>
    <w:p w14:paraId="4343D074" w14:textId="1BA0C730" w:rsidR="005B0790" w:rsidRDefault="005B0790" w:rsidP="00C14D2D"/>
    <w:p w14:paraId="02063623" w14:textId="43578AF2" w:rsidR="005B0790" w:rsidRDefault="005B0790" w:rsidP="00C14D2D"/>
    <w:p w14:paraId="2379F3F5" w14:textId="438206CF" w:rsidR="005B0790" w:rsidRDefault="005B0790" w:rsidP="005B0790">
      <w:r>
        <w:t>Embedded Approach is done with a specific learning algorithm that performs feature selection in the process of training</w:t>
      </w:r>
      <w:r>
        <w:t xml:space="preserve">. </w:t>
      </w:r>
    </w:p>
    <w:p w14:paraId="107A4288" w14:textId="77777777" w:rsidR="005B0790" w:rsidRDefault="005B0790" w:rsidP="00C14D2D"/>
    <w:p w14:paraId="7C679FD0" w14:textId="49310929" w:rsidR="00570530" w:rsidRDefault="00570530" w:rsidP="00C14D2D"/>
    <w:p w14:paraId="53CD2F9D" w14:textId="01A86D36" w:rsidR="00570530" w:rsidRDefault="00570530" w:rsidP="00C14D2D"/>
    <w:p w14:paraId="3572558F" w14:textId="77777777" w:rsidR="00570530" w:rsidRDefault="00570530" w:rsidP="00C14D2D"/>
    <w:p w14:paraId="71AD4746" w14:textId="1F942DE3" w:rsidR="00842AB9" w:rsidRDefault="00842AB9" w:rsidP="00C14D2D"/>
    <w:p w14:paraId="12B10ED8" w14:textId="77777777" w:rsidR="00842AB9" w:rsidRDefault="00842AB9" w:rsidP="00C14D2D"/>
    <w:p w14:paraId="532819FC" w14:textId="77777777" w:rsidR="00C14D2D" w:rsidRDefault="00C14D2D" w:rsidP="0029570A">
      <w:pPr>
        <w:rPr>
          <w:rFonts w:ascii="NewsGotT" w:hAnsi="NewsGotT"/>
        </w:rPr>
      </w:pPr>
    </w:p>
    <w:p w14:paraId="1E92A9D6" w14:textId="74EED541" w:rsidR="00B23B23" w:rsidRPr="00B23B23" w:rsidRDefault="00B23B23" w:rsidP="0029570A">
      <w:pPr>
        <w:rPr>
          <w:rFonts w:ascii="NewsGotT" w:hAnsi="NewsGotT"/>
        </w:rPr>
      </w:pPr>
      <w:r w:rsidRPr="00B23B23">
        <w:rPr>
          <w:rFonts w:ascii="NewsGotT" w:hAnsi="NewsGotT"/>
        </w:rPr>
        <w:t>The analysis of the characteristics present in the dataset allows the discovery</w:t>
      </w:r>
      <w:r w:rsidR="00367A13">
        <w:rPr>
          <w:rFonts w:ascii="NewsGotT" w:hAnsi="NewsGotT"/>
        </w:rPr>
        <w:t xml:space="preserve"> </w:t>
      </w:r>
      <w:r w:rsidRPr="00B23B23">
        <w:rPr>
          <w:rFonts w:ascii="NewsGotT" w:hAnsi="NewsGotT"/>
        </w:rPr>
        <w:t xml:space="preserve">patterns and </w:t>
      </w:r>
      <w:r>
        <w:rPr>
          <w:rFonts w:ascii="NewsGotT" w:hAnsi="NewsGotT"/>
        </w:rPr>
        <w:t>trends</w:t>
      </w:r>
      <w:r w:rsidRPr="00B23B23">
        <w:rPr>
          <w:rFonts w:ascii="NewsGotT" w:hAnsi="NewsGotT"/>
        </w:rPr>
        <w:t xml:space="preserve"> that can provide valuable information</w:t>
      </w:r>
      <w:r w:rsidR="006B6DC1">
        <w:rPr>
          <w:rFonts w:ascii="NewsGotT" w:hAnsi="NewsGotT"/>
        </w:rPr>
        <w:t xml:space="preserve">. </w:t>
      </w:r>
      <w:r w:rsidRPr="00B23B23">
        <w:rPr>
          <w:rFonts w:ascii="NewsGotT" w:hAnsi="NewsGotT"/>
        </w:rPr>
        <w:t xml:space="preserve"> The purpose of this analysis is to extract, contextualize and organize the information, </w:t>
      </w:r>
      <w:proofErr w:type="gramStart"/>
      <w:r w:rsidRPr="00B23B23">
        <w:rPr>
          <w:rFonts w:ascii="NewsGotT" w:hAnsi="NewsGotT"/>
        </w:rPr>
        <w:t>so as to</w:t>
      </w:r>
      <w:proofErr w:type="gramEnd"/>
      <w:r w:rsidRPr="00B23B23">
        <w:rPr>
          <w:rFonts w:ascii="NewsGotT" w:hAnsi="NewsGotT"/>
        </w:rPr>
        <w:t xml:space="preserve"> generate new hypotheses or models that allow the problem to be solved (Kuhn &amp; Johnson, 2020)</w:t>
      </w:r>
      <w:r w:rsidR="006B6DC1">
        <w:rPr>
          <w:rFonts w:ascii="NewsGotT" w:hAnsi="NewsGotT"/>
        </w:rPr>
        <w:t xml:space="preserve"> </w:t>
      </w:r>
    </w:p>
    <w:p w14:paraId="2E9350D3" w14:textId="649071DC" w:rsidR="00B23B23" w:rsidRPr="00B23B23" w:rsidRDefault="00B23B23" w:rsidP="0029570A">
      <w:pPr>
        <w:rPr>
          <w:rFonts w:ascii="NewsGotT" w:hAnsi="NewsGotT"/>
        </w:rPr>
      </w:pPr>
    </w:p>
    <w:p w14:paraId="146D0281" w14:textId="77777777" w:rsidR="00B23B23" w:rsidRPr="00B23B23" w:rsidRDefault="00B23B23" w:rsidP="0029570A">
      <w:pPr>
        <w:rPr>
          <w:b/>
          <w:bCs/>
        </w:rPr>
      </w:pPr>
    </w:p>
    <w:p w14:paraId="1834D124" w14:textId="3D47FDD6" w:rsidR="00B97205" w:rsidRPr="00B23B23" w:rsidRDefault="00B97205" w:rsidP="0029570A">
      <w:pPr>
        <w:rPr>
          <w:b/>
          <w:bCs/>
        </w:rPr>
      </w:pPr>
    </w:p>
    <w:p w14:paraId="0DE1D795" w14:textId="2C1824A1" w:rsidR="00B97205" w:rsidRPr="00B23B23" w:rsidRDefault="00B97205" w:rsidP="0029570A">
      <w:pPr>
        <w:rPr>
          <w:b/>
          <w:bCs/>
        </w:rPr>
      </w:pPr>
    </w:p>
    <w:p w14:paraId="4490A044" w14:textId="77777777" w:rsidR="00E32236" w:rsidRDefault="00B97205" w:rsidP="0029570A">
      <w:pPr>
        <w:rPr>
          <w:b/>
          <w:bCs/>
        </w:rPr>
      </w:pPr>
      <w:r>
        <w:rPr>
          <w:b/>
          <w:bCs/>
        </w:rPr>
        <w:t xml:space="preserve">ML </w:t>
      </w:r>
      <w:r w:rsidR="00E32236">
        <w:rPr>
          <w:b/>
          <w:bCs/>
        </w:rPr>
        <w:t>algorithms</w:t>
      </w:r>
    </w:p>
    <w:p w14:paraId="5B19D79D" w14:textId="77777777" w:rsidR="00E32236" w:rsidRDefault="00E32236" w:rsidP="0029570A">
      <w:pPr>
        <w:rPr>
          <w:b/>
          <w:bCs/>
        </w:rPr>
      </w:pPr>
    </w:p>
    <w:p w14:paraId="3542027D" w14:textId="63F82ED6" w:rsidR="00B97205" w:rsidRDefault="00E32236" w:rsidP="0029570A">
      <w:pPr>
        <w:rPr>
          <w:b/>
          <w:bCs/>
        </w:rPr>
      </w:pPr>
      <w:r w:rsidRPr="00E32236">
        <w:rPr>
          <w:b/>
          <w:bCs/>
        </w:rPr>
        <w:t xml:space="preserve">﻿We compared the predictive performance of </w:t>
      </w:r>
      <w:r>
        <w:rPr>
          <w:b/>
          <w:bCs/>
        </w:rPr>
        <w:t>two</w:t>
      </w:r>
      <w:r w:rsidRPr="00E32236">
        <w:rPr>
          <w:b/>
          <w:bCs/>
        </w:rPr>
        <w:t xml:space="preserve"> machine learning models using the Python Machine Learning library Scikit-Learn. The algorithms included Logistic Regression (LR)</w:t>
      </w:r>
      <w:r>
        <w:rPr>
          <w:b/>
          <w:bCs/>
        </w:rPr>
        <w:t xml:space="preserve"> and</w:t>
      </w:r>
      <w:r w:rsidRPr="00E32236">
        <w:rPr>
          <w:b/>
          <w:bCs/>
        </w:rPr>
        <w:t xml:space="preserve"> Random Forest (RF)</w:t>
      </w:r>
      <w:r>
        <w:rPr>
          <w:b/>
          <w:bCs/>
        </w:rPr>
        <w:t xml:space="preserve"> </w:t>
      </w:r>
      <w:r w:rsidRPr="00E32236">
        <w:rPr>
          <w:b/>
          <w:bCs/>
        </w:rPr>
        <w:t>﻿with an intention to identify an interpretable model.</w:t>
      </w:r>
      <w:r>
        <w:rPr>
          <w:b/>
          <w:bCs/>
        </w:rPr>
        <w:t xml:space="preserve"> </w:t>
      </w:r>
      <w:r w:rsidRPr="00E32236">
        <w:rPr>
          <w:b/>
          <w:bCs/>
        </w:rPr>
        <w:t>﻿Cross-validation was implemented for both hyperparameter tuning and model evaluation with AUC as the evaluation metric.</w:t>
      </w:r>
    </w:p>
    <w:p w14:paraId="4329AEC5" w14:textId="31228C0A" w:rsidR="00E32236" w:rsidRDefault="00E32236" w:rsidP="0029570A">
      <w:pPr>
        <w:rPr>
          <w:b/>
          <w:bCs/>
        </w:rPr>
      </w:pPr>
    </w:p>
    <w:p w14:paraId="1563389F" w14:textId="0D62BA03" w:rsidR="00E32236" w:rsidRDefault="00E32236" w:rsidP="0029570A">
      <w:pPr>
        <w:rPr>
          <w:b/>
          <w:bCs/>
        </w:rPr>
      </w:pPr>
      <w:r w:rsidRPr="00E32236">
        <w:rPr>
          <w:b/>
          <w:bCs/>
        </w:rPr>
        <w:t>﻿This resampling method selected</w:t>
      </w:r>
      <w:r>
        <w:rPr>
          <w:b/>
          <w:bCs/>
        </w:rPr>
        <w:t xml:space="preserve"> used was </w:t>
      </w:r>
      <w:r w:rsidRPr="00E32236">
        <w:rPr>
          <w:b/>
          <w:bCs/>
        </w:rPr>
        <w:t>to prevent any loss of information about the positive class by ensuring every observation appears in both the training and test data</w:t>
      </w:r>
      <w:r>
        <w:rPr>
          <w:b/>
          <w:bCs/>
        </w:rPr>
        <w:t xml:space="preserve">. </w:t>
      </w:r>
      <w:r w:rsidRPr="00E32236">
        <w:rPr>
          <w:b/>
          <w:bCs/>
        </w:rPr>
        <w:t>﻿To avoid an optimistic bias that can result from using the same cross-validation procedure for both hyperparameter tuning and model evaluation, nested cross-validation was employed.</w:t>
      </w:r>
      <w:r>
        <w:rPr>
          <w:b/>
          <w:bCs/>
        </w:rPr>
        <w:t xml:space="preserve"> </w:t>
      </w:r>
      <w:r w:rsidRPr="00E32236">
        <w:rPr>
          <w:b/>
          <w:bCs/>
        </w:rPr>
        <w:t xml:space="preserve">﻿In nested cross-validation, k-fold cross-validation for hyperparameter tuning is nested inside the k- fold cross-validation for model evaluation. Using tenfold nested cross-validation, the data was randomly divided into 10 </w:t>
      </w:r>
      <w:proofErr w:type="gramStart"/>
      <w:r w:rsidRPr="00E32236">
        <w:rPr>
          <w:b/>
          <w:bCs/>
        </w:rPr>
        <w:t>equally-sized</w:t>
      </w:r>
      <w:proofErr w:type="gramEnd"/>
      <w:r w:rsidRPr="00E32236">
        <w:rPr>
          <w:b/>
          <w:bCs/>
        </w:rPr>
        <w:t xml:space="preserve"> subsets. </w:t>
      </w:r>
    </w:p>
    <w:p w14:paraId="1F86B45F" w14:textId="0DC26B98" w:rsidR="00C14D2D" w:rsidRDefault="00C14D2D" w:rsidP="0029570A">
      <w:pPr>
        <w:rPr>
          <w:b/>
          <w:bCs/>
        </w:rPr>
      </w:pPr>
    </w:p>
    <w:p w14:paraId="74B9D81C" w14:textId="77777777" w:rsidR="00C14D2D" w:rsidRPr="00C14D2D" w:rsidRDefault="00C14D2D" w:rsidP="00C14D2D">
      <w:pPr>
        <w:rPr>
          <w:b/>
          <w:bCs/>
        </w:rPr>
      </w:pPr>
      <w:r w:rsidRPr="00C14D2D">
        <w:rPr>
          <w:b/>
          <w:bCs/>
        </w:rPr>
        <w:t xml:space="preserve">Predictive </w:t>
      </w:r>
      <w:proofErr w:type="spellStart"/>
      <w:r w:rsidRPr="00C14D2D">
        <w:rPr>
          <w:b/>
          <w:bCs/>
        </w:rPr>
        <w:t>modeling</w:t>
      </w:r>
      <w:proofErr w:type="spellEnd"/>
      <w:r w:rsidRPr="00C14D2D">
        <w:rPr>
          <w:b/>
          <w:bCs/>
        </w:rPr>
        <w:t>, machine learning projects, such as classic cation and regression, always Involve some form of data preparation. The space c data preparation required for a dataset Depends on the species case of the data, such as the variable types, as well as the algorithms that Will be used to model them that may impose expectations or requirements on the data.</w:t>
      </w:r>
    </w:p>
    <w:p w14:paraId="76A659D7" w14:textId="77777777" w:rsidR="00C14D2D" w:rsidRDefault="00C14D2D" w:rsidP="0029570A">
      <w:pPr>
        <w:rPr>
          <w:b/>
          <w:bCs/>
        </w:rPr>
      </w:pPr>
    </w:p>
    <w:p w14:paraId="7DC01AA1" w14:textId="4DCA7C23" w:rsidR="00E32236" w:rsidRDefault="00E32236" w:rsidP="0029570A">
      <w:pPr>
        <w:rPr>
          <w:b/>
          <w:bCs/>
        </w:rPr>
      </w:pPr>
    </w:p>
    <w:p w14:paraId="6C09290C" w14:textId="3678A580" w:rsidR="00E32236" w:rsidRDefault="00E32236" w:rsidP="0029570A">
      <w:pPr>
        <w:rPr>
          <w:b/>
          <w:bCs/>
        </w:rPr>
      </w:pPr>
    </w:p>
    <w:p w14:paraId="4D71E7F5" w14:textId="501FD86E" w:rsidR="00E32236" w:rsidRPr="00705D0C" w:rsidRDefault="00E32236" w:rsidP="0029570A">
      <w:pPr>
        <w:rPr>
          <w:b/>
          <w:bCs/>
        </w:rPr>
      </w:pPr>
    </w:p>
    <w:p w14:paraId="4405064F" w14:textId="074CCCDC" w:rsidR="00E32236" w:rsidRPr="00E32236" w:rsidRDefault="00E32236" w:rsidP="00E32236">
      <w:pPr>
        <w:pStyle w:val="Heading1"/>
      </w:pPr>
      <w:r w:rsidRPr="00E32236">
        <w:t xml:space="preserve">Results: </w:t>
      </w:r>
    </w:p>
    <w:p w14:paraId="439644B7" w14:textId="76D6FD9D" w:rsidR="00932A6E" w:rsidRPr="00705D0C" w:rsidRDefault="00932A6E" w:rsidP="0029570A"/>
    <w:p w14:paraId="0BA71225" w14:textId="236FD116" w:rsidR="00D00528" w:rsidRPr="00E32236" w:rsidRDefault="00D00528" w:rsidP="0029570A"/>
    <w:p w14:paraId="13B502F3" w14:textId="07FE0A2F" w:rsidR="00D00528" w:rsidRDefault="00E32236" w:rsidP="0029570A">
      <w:r w:rsidRPr="00E32236">
        <w:t>﻿The Area Under Curve (AUC), sensitivity, specificity for the RF</w:t>
      </w:r>
      <w:r w:rsidR="00252EC6">
        <w:t xml:space="preserve"> </w:t>
      </w:r>
      <w:r w:rsidR="00252EC6" w:rsidRPr="00252EC6">
        <w:t>﻿were 0.76-0.77, 0.90, 0.33-0.35, respectively</w:t>
      </w:r>
      <w:r w:rsidR="00252EC6">
        <w:t xml:space="preserve">. </w:t>
      </w:r>
      <w:r w:rsidR="00252EC6" w:rsidRPr="00252EC6">
        <w:t>﻿Our study reported the importance of variables, such as age a</w:t>
      </w:r>
      <w:r w:rsidR="00252EC6">
        <w:t xml:space="preserve">. </w:t>
      </w:r>
    </w:p>
    <w:p w14:paraId="37D96C8A" w14:textId="2B25BE34" w:rsidR="00252EC6" w:rsidRDefault="00252EC6" w:rsidP="0029570A"/>
    <w:p w14:paraId="61FEA316" w14:textId="6265DDB2" w:rsidR="00252EC6" w:rsidRDefault="00252EC6" w:rsidP="0029570A">
      <w:r w:rsidRPr="00252EC6">
        <w:t>﻿These findings highlighted several modifiable variables that we can approach in the ED and hospital setting.</w:t>
      </w:r>
      <w:r>
        <w:t xml:space="preserve"> </w:t>
      </w:r>
      <w:r w:rsidRPr="00252EC6">
        <w:t>﻿The comparison of the machine learning-driven models added a significant impact on how to identify patients who have a high risk of developing delirium while minimizing</w:t>
      </w:r>
      <w:r>
        <w:t xml:space="preserve"> bias. </w:t>
      </w:r>
    </w:p>
    <w:p w14:paraId="78F6EA06" w14:textId="337CEBC1" w:rsidR="006F6F0B" w:rsidRDefault="006F6F0B" w:rsidP="0029570A"/>
    <w:p w14:paraId="5A6D2374" w14:textId="27F5F8E7" w:rsidR="006F6F0B" w:rsidRDefault="006F6F0B" w:rsidP="0029570A"/>
    <w:p w14:paraId="225A6EA4" w14:textId="77777777" w:rsidR="006F6F0B" w:rsidRPr="00E32236" w:rsidRDefault="006F6F0B" w:rsidP="0029570A"/>
    <w:p w14:paraId="6182E64A" w14:textId="75C996C5" w:rsidR="00D00528" w:rsidRPr="00E32236" w:rsidRDefault="00D00528" w:rsidP="0029570A"/>
    <w:p w14:paraId="51AA075D" w14:textId="02E9681C" w:rsidR="00D00528" w:rsidRPr="00E32236" w:rsidRDefault="00D00528" w:rsidP="0029570A"/>
    <w:p w14:paraId="4F4BAE2C" w14:textId="2565AA13" w:rsidR="00D00528" w:rsidRPr="00E32236" w:rsidRDefault="00D00528" w:rsidP="0029570A"/>
    <w:p w14:paraId="483A6E72" w14:textId="04ABF990" w:rsidR="00D00528" w:rsidRPr="00E32236" w:rsidRDefault="00D00528" w:rsidP="0029570A"/>
    <w:p w14:paraId="5491BD3D" w14:textId="77777777" w:rsidR="00D00528" w:rsidRPr="00E32236" w:rsidRDefault="00D00528" w:rsidP="0029570A"/>
    <w:p w14:paraId="3AB105C5" w14:textId="34372757" w:rsidR="00D00528" w:rsidRPr="00E32236" w:rsidRDefault="00D00528" w:rsidP="0029570A"/>
    <w:p w14:paraId="42ED071A" w14:textId="145DBA0F" w:rsidR="00D00528" w:rsidRPr="006F6F0B" w:rsidRDefault="00D00528" w:rsidP="001B44AB">
      <w:pPr>
        <w:pStyle w:val="Heading1"/>
      </w:pPr>
      <w:proofErr w:type="spellStart"/>
      <w:r w:rsidRPr="006F6F0B">
        <w:t>Conclusão</w:t>
      </w:r>
      <w:proofErr w:type="spellEnd"/>
      <w:r w:rsidRPr="006F6F0B">
        <w:t xml:space="preserve">: </w:t>
      </w:r>
    </w:p>
    <w:p w14:paraId="049461A5" w14:textId="4D31949A" w:rsidR="00D00528" w:rsidRPr="006F6F0B" w:rsidRDefault="00D00528" w:rsidP="0029570A"/>
    <w:p w14:paraId="021EB948" w14:textId="4EA7E5C2" w:rsidR="00D00528" w:rsidRPr="006F6F0B" w:rsidRDefault="00D00528" w:rsidP="0029570A">
      <w:proofErr w:type="spellStart"/>
      <w:r w:rsidRPr="006F6F0B">
        <w:t>Reconhecer</w:t>
      </w:r>
      <w:proofErr w:type="spellEnd"/>
      <w:r w:rsidRPr="006F6F0B">
        <w:t xml:space="preserve">, </w:t>
      </w:r>
      <w:proofErr w:type="spellStart"/>
      <w:r w:rsidRPr="006F6F0B">
        <w:t>diagnosticar</w:t>
      </w:r>
      <w:proofErr w:type="spellEnd"/>
      <w:r w:rsidRPr="006F6F0B">
        <w:t xml:space="preserve">, </w:t>
      </w:r>
      <w:proofErr w:type="spellStart"/>
      <w:r w:rsidRPr="006F6F0B">
        <w:t>gerir</w:t>
      </w:r>
      <w:proofErr w:type="spellEnd"/>
      <w:r w:rsidRPr="006F6F0B">
        <w:t xml:space="preserve"> e </w:t>
      </w:r>
      <w:proofErr w:type="spellStart"/>
      <w:r w:rsidRPr="006F6F0B">
        <w:t>prevenir</w:t>
      </w:r>
      <w:proofErr w:type="spellEnd"/>
      <w:r w:rsidRPr="006F6F0B">
        <w:t xml:space="preserve"> o </w:t>
      </w:r>
      <w:proofErr w:type="spellStart"/>
      <w:r w:rsidRPr="006F6F0B">
        <w:t>delírio</w:t>
      </w:r>
      <w:proofErr w:type="spellEnd"/>
      <w:r w:rsidRPr="006F6F0B">
        <w:t xml:space="preserve"> </w:t>
      </w:r>
      <w:proofErr w:type="spellStart"/>
      <w:r w:rsidRPr="006F6F0B">
        <w:t>nestas</w:t>
      </w:r>
      <w:proofErr w:type="spellEnd"/>
      <w:r w:rsidRPr="006F6F0B">
        <w:t xml:space="preserve"> </w:t>
      </w:r>
      <w:proofErr w:type="spellStart"/>
      <w:r w:rsidRPr="006F6F0B">
        <w:t>circunstâncias</w:t>
      </w:r>
      <w:proofErr w:type="spellEnd"/>
      <w:r w:rsidRPr="006F6F0B">
        <w:t xml:space="preserve"> </w:t>
      </w:r>
      <w:proofErr w:type="spellStart"/>
      <w:r w:rsidRPr="006F6F0B">
        <w:t>inovadoras</w:t>
      </w:r>
      <w:proofErr w:type="spellEnd"/>
      <w:r w:rsidRPr="006F6F0B">
        <w:t xml:space="preserve"> e </w:t>
      </w:r>
      <w:proofErr w:type="spellStart"/>
      <w:r w:rsidRPr="006F6F0B">
        <w:t>adversas</w:t>
      </w:r>
      <w:proofErr w:type="spellEnd"/>
      <w:r w:rsidRPr="006F6F0B">
        <w:t xml:space="preserve"> </w:t>
      </w:r>
      <w:proofErr w:type="spellStart"/>
      <w:r w:rsidRPr="006F6F0B">
        <w:t>tem</w:t>
      </w:r>
      <w:proofErr w:type="spellEnd"/>
      <w:r w:rsidRPr="006F6F0B">
        <w:t xml:space="preserve"> </w:t>
      </w:r>
      <w:proofErr w:type="spellStart"/>
      <w:r w:rsidRPr="006F6F0B">
        <w:t>vindo</w:t>
      </w:r>
      <w:proofErr w:type="spellEnd"/>
      <w:r w:rsidRPr="006F6F0B">
        <w:t xml:space="preserve"> com </w:t>
      </w:r>
      <w:proofErr w:type="spellStart"/>
      <w:r w:rsidRPr="006F6F0B">
        <w:t>desafios</w:t>
      </w:r>
      <w:proofErr w:type="spellEnd"/>
      <w:r w:rsidRPr="006F6F0B">
        <w:t xml:space="preserve"> </w:t>
      </w:r>
      <w:proofErr w:type="spellStart"/>
      <w:r w:rsidRPr="006F6F0B">
        <w:t>únicos</w:t>
      </w:r>
      <w:proofErr w:type="spellEnd"/>
      <w:r w:rsidRPr="006F6F0B">
        <w:t>.</w:t>
      </w:r>
    </w:p>
    <w:p w14:paraId="678443B3" w14:textId="582607B0" w:rsidR="00D00528" w:rsidRPr="006F6F0B" w:rsidRDefault="00D00528" w:rsidP="0029570A"/>
    <w:p w14:paraId="4601C6BA" w14:textId="77777777" w:rsidR="00D00528" w:rsidRPr="006F6F0B" w:rsidRDefault="00D00528" w:rsidP="0029570A"/>
    <w:p w14:paraId="0A177000" w14:textId="40307948" w:rsidR="00D00528" w:rsidRPr="006F6F0B" w:rsidRDefault="00D00528" w:rsidP="0029570A"/>
    <w:p w14:paraId="1EA98B5C" w14:textId="73D8725C" w:rsidR="00D00528" w:rsidRPr="00646C9D" w:rsidRDefault="00D00528" w:rsidP="0029570A">
      <w:r w:rsidRPr="00646C9D">
        <w:t xml:space="preserve">Conclusion: </w:t>
      </w:r>
    </w:p>
    <w:p w14:paraId="14856F78" w14:textId="0337C047" w:rsidR="00D00528" w:rsidRPr="00646C9D" w:rsidRDefault="00D00528" w:rsidP="0029570A"/>
    <w:p w14:paraId="0CD81480" w14:textId="58972886" w:rsidR="00252EC6" w:rsidRPr="00646C9D" w:rsidRDefault="00252EC6" w:rsidP="0029570A"/>
    <w:p w14:paraId="39FA8C17" w14:textId="117CE69D" w:rsidR="00252EC6" w:rsidRPr="00252EC6" w:rsidRDefault="00252EC6" w:rsidP="0029570A">
      <w:r w:rsidRPr="00252EC6">
        <w:rPr>
          <w:lang w:val="pt-PT"/>
        </w:rPr>
        <w:t>﻿</w:t>
      </w:r>
      <w:r w:rsidRPr="00252EC6">
        <w:t xml:space="preserve">This study demonstrated the use of machine learning algorithms to identify the combination of variables that are predictive of delirium. </w:t>
      </w:r>
    </w:p>
    <w:p w14:paraId="7FA7BD91" w14:textId="77777777" w:rsidR="00252EC6" w:rsidRPr="00252EC6" w:rsidRDefault="00252EC6" w:rsidP="0029570A"/>
    <w:p w14:paraId="2B86E6F4" w14:textId="22571E72" w:rsidR="00252EC6" w:rsidRPr="00646C9D" w:rsidRDefault="00D00528" w:rsidP="00D00528">
      <w:r w:rsidRPr="00646C9D">
        <w:rPr>
          <w:rFonts w:asciiTheme="minorHAnsi" w:eastAsiaTheme="minorHAnsi" w:hAnsiTheme="minorHAnsi" w:cstheme="minorBidi"/>
          <w:lang w:eastAsia="en-US"/>
        </w:rPr>
        <w:t>Recognising, diagnosing, managing and preventing delirium in these novel and adverse circumstances has come with unique challenges.</w:t>
      </w:r>
    </w:p>
    <w:p w14:paraId="7569D844" w14:textId="77777777" w:rsidR="00252EC6" w:rsidRDefault="00252EC6" w:rsidP="00D00528">
      <w:r w:rsidRPr="00252EC6">
        <w:rPr>
          <w:lang w:val="pt-PT"/>
        </w:rPr>
        <w:t>﻿</w:t>
      </w:r>
      <w:r w:rsidRPr="00252EC6">
        <w:t xml:space="preserve">Since delirium is missed in the ED and our prediction model will help to identify a high-risk group, which fits with using the model to identify prevalent and impending delirium. </w:t>
      </w:r>
    </w:p>
    <w:p w14:paraId="60403EBF" w14:textId="77777777" w:rsidR="00252EC6" w:rsidRDefault="00252EC6" w:rsidP="00D00528"/>
    <w:p w14:paraId="30D214FF" w14:textId="025A024E" w:rsidR="00252EC6" w:rsidRDefault="00252EC6" w:rsidP="00D00528">
      <w:r w:rsidRPr="00252EC6">
        <w:t>﻿The discovery of a predictive model that clinicians can use as a clinical decision aid could lead to improved detection of delirium and identification of a high-risk group. This contribution is significant because the findings will introduce a clinical decision aid that either clinicians use actively or receive passively from machine learning algorithms, overcoming the limitation of misdiagnosis or under diagnosis by clinical gestalt alone to detect delirium.</w:t>
      </w:r>
    </w:p>
    <w:p w14:paraId="52170C94" w14:textId="594A63FB" w:rsidR="00F5629F" w:rsidRDefault="00F5629F" w:rsidP="00D00528"/>
    <w:p w14:paraId="77C8D176" w14:textId="437C812E" w:rsidR="00D00528" w:rsidRDefault="00F5629F" w:rsidP="0029570A">
      <w:pPr>
        <w:rPr>
          <w:rFonts w:asciiTheme="minorHAnsi" w:eastAsiaTheme="minorHAnsi" w:hAnsiTheme="minorHAnsi" w:cstheme="minorBidi"/>
          <w:lang w:eastAsia="en-US"/>
        </w:rPr>
      </w:pPr>
      <w:r w:rsidRPr="00F5629F">
        <w:rPr>
          <w:rFonts w:asciiTheme="minorHAnsi" w:eastAsiaTheme="minorHAnsi" w:hAnsiTheme="minorHAnsi" w:cstheme="minorBidi"/>
          <w:lang w:eastAsia="en-US"/>
        </w:rPr>
        <w:t>﻿The model can predict delirium for the complete stay in the intensive care within 24 hours of admission. We can now identify patients who have a high risk of developing delirium during their stay</w:t>
      </w:r>
      <w:r>
        <w:rPr>
          <w:rFonts w:asciiTheme="minorHAnsi" w:eastAsiaTheme="minorHAnsi" w:hAnsiTheme="minorHAnsi" w:cstheme="minorBidi"/>
          <w:lang w:eastAsia="en-US"/>
        </w:rPr>
        <w:t xml:space="preserve"> at healthcare setting</w:t>
      </w:r>
      <w:r w:rsidRPr="00F5629F">
        <w:rPr>
          <w:rFonts w:asciiTheme="minorHAnsi" w:eastAsiaTheme="minorHAnsi" w:hAnsiTheme="minorHAnsi" w:cstheme="minorBidi"/>
          <w:lang w:eastAsia="en-US"/>
        </w:rPr>
        <w:t>. This will facilitate targeted initiation of preventive measures. Our study shows that the use of th</w:t>
      </w:r>
      <w:r>
        <w:rPr>
          <w:rFonts w:asciiTheme="minorHAnsi" w:eastAsiaTheme="minorHAnsi" w:hAnsiTheme="minorHAnsi" w:cstheme="minorBidi"/>
          <w:lang w:eastAsia="en-US"/>
        </w:rPr>
        <w:t xml:space="preserve">is </w:t>
      </w:r>
      <w:r w:rsidRPr="00F5629F">
        <w:rPr>
          <w:rFonts w:asciiTheme="minorHAnsi" w:eastAsiaTheme="minorHAnsi" w:hAnsiTheme="minorHAnsi" w:cstheme="minorBidi"/>
          <w:lang w:eastAsia="en-US"/>
        </w:rPr>
        <w:t>model is significantly better than the predictions of the attending caregivers, and it should therefore be used daily in intensive care practice. A</w:t>
      </w:r>
      <w:r>
        <w:rPr>
          <w:rFonts w:asciiTheme="minorHAnsi" w:eastAsiaTheme="minorHAnsi" w:hAnsiTheme="minorHAnsi" w:cstheme="minorBidi"/>
          <w:lang w:eastAsia="en-US"/>
        </w:rPr>
        <w:t xml:space="preserve"> </w:t>
      </w:r>
      <w:r w:rsidRPr="00F5629F">
        <w:rPr>
          <w:rFonts w:asciiTheme="minorHAnsi" w:eastAsiaTheme="minorHAnsi" w:hAnsiTheme="minorHAnsi" w:cstheme="minorBidi"/>
          <w:lang w:eastAsia="en-US"/>
        </w:rPr>
        <w:t xml:space="preserve">version of the </w:t>
      </w:r>
      <w:r>
        <w:rPr>
          <w:rFonts w:asciiTheme="minorHAnsi" w:eastAsiaTheme="minorHAnsi" w:hAnsiTheme="minorHAnsi" w:cstheme="minorBidi"/>
          <w:lang w:eastAsia="en-US"/>
        </w:rPr>
        <w:t xml:space="preserve">web </w:t>
      </w:r>
      <w:r w:rsidR="00501EFE">
        <w:rPr>
          <w:rFonts w:asciiTheme="minorHAnsi" w:eastAsiaTheme="minorHAnsi" w:hAnsiTheme="minorHAnsi" w:cstheme="minorBidi"/>
          <w:lang w:eastAsia="en-US"/>
        </w:rPr>
        <w:t>application</w:t>
      </w:r>
      <w:r w:rsidRPr="00F5629F">
        <w:rPr>
          <w:rFonts w:asciiTheme="minorHAnsi" w:eastAsiaTheme="minorHAnsi" w:hAnsiTheme="minorHAnsi" w:cstheme="minorBidi"/>
          <w:lang w:eastAsia="en-US"/>
        </w:rPr>
        <w:t xml:space="preserve"> model can be </w:t>
      </w:r>
      <w:r w:rsidR="00501EFE">
        <w:rPr>
          <w:rFonts w:asciiTheme="minorHAnsi" w:eastAsiaTheme="minorHAnsi" w:hAnsiTheme="minorHAnsi" w:cstheme="minorBidi"/>
          <w:lang w:eastAsia="en-US"/>
        </w:rPr>
        <w:t>accessed</w:t>
      </w:r>
      <w:r w:rsidRPr="00F5629F">
        <w:rPr>
          <w:rFonts w:asciiTheme="minorHAnsi" w:eastAsiaTheme="minorHAnsi" w:hAnsiTheme="minorHAnsi" w:cstheme="minorBidi"/>
          <w:lang w:eastAsia="en-US"/>
        </w:rPr>
        <w:t xml:space="preserve"> at </w:t>
      </w:r>
      <w:hyperlink r:id="rId5" w:history="1">
        <w:r w:rsidR="00501EFE" w:rsidRPr="00B3365D">
          <w:rPr>
            <w:rStyle w:val="Hyperlink"/>
            <w:rFonts w:asciiTheme="minorHAnsi" w:eastAsiaTheme="minorHAnsi" w:hAnsiTheme="minorHAnsi" w:cstheme="minorBidi"/>
            <w:lang w:eastAsia="en-US"/>
          </w:rPr>
          <w:t>https://share.streamlit.io/natawild/deliriumapp/main/AppDelirium.py</w:t>
        </w:r>
      </w:hyperlink>
      <w:r w:rsidR="00501EFE">
        <w:rPr>
          <w:rFonts w:asciiTheme="minorHAnsi" w:eastAsiaTheme="minorHAnsi" w:hAnsiTheme="minorHAnsi" w:cstheme="minorBidi"/>
          <w:lang w:eastAsia="en-US"/>
        </w:rPr>
        <w:t>.</w:t>
      </w:r>
    </w:p>
    <w:p w14:paraId="7E4CC826" w14:textId="77777777" w:rsidR="00501EFE" w:rsidRPr="00501EFE" w:rsidRDefault="00501EFE" w:rsidP="0029570A">
      <w:pPr>
        <w:rPr>
          <w:rFonts w:asciiTheme="minorHAnsi" w:eastAsiaTheme="minorHAnsi" w:hAnsiTheme="minorHAnsi" w:cstheme="minorBidi"/>
          <w:lang w:eastAsia="en-US"/>
        </w:rPr>
      </w:pPr>
    </w:p>
    <w:p w14:paraId="11BD9EEB" w14:textId="3286630E" w:rsidR="00161AC1" w:rsidRDefault="00161AC1" w:rsidP="0029570A"/>
    <w:p w14:paraId="6892E713" w14:textId="66B7BFAF" w:rsidR="00161AC1" w:rsidRDefault="00161AC1" w:rsidP="0029570A"/>
    <w:p w14:paraId="3241791D" w14:textId="14D00D87" w:rsidR="00161AC1" w:rsidRDefault="00161AC1" w:rsidP="0029570A"/>
    <w:p w14:paraId="0CA3AC2B" w14:textId="7E10A2F7" w:rsidR="00161AC1" w:rsidRDefault="00161AC1" w:rsidP="0029570A"/>
    <w:p w14:paraId="5F48EA85" w14:textId="0B59D5D9" w:rsidR="00161AC1" w:rsidRDefault="00161AC1" w:rsidP="0029570A">
      <w:pPr>
        <w:pBdr>
          <w:bottom w:val="single" w:sz="6" w:space="1" w:color="auto"/>
        </w:pBdr>
      </w:pPr>
    </w:p>
    <w:p w14:paraId="2714EC67" w14:textId="68BDEF87" w:rsidR="00161AC1" w:rsidRDefault="00161AC1" w:rsidP="0029570A"/>
    <w:p w14:paraId="599AEC27" w14:textId="04F1CE8A" w:rsidR="00161AC1" w:rsidRDefault="00161AC1" w:rsidP="0029570A">
      <w:pPr>
        <w:pBdr>
          <w:bottom w:val="single" w:sz="6" w:space="1" w:color="auto"/>
        </w:pBdr>
      </w:pPr>
    </w:p>
    <w:p w14:paraId="4B8D2780" w14:textId="01312927" w:rsidR="00161AC1" w:rsidRDefault="00161AC1" w:rsidP="0029570A">
      <w:pPr>
        <w:pBdr>
          <w:bottom w:val="single" w:sz="6" w:space="1" w:color="auto"/>
        </w:pBdr>
      </w:pPr>
    </w:p>
    <w:p w14:paraId="13BFA795" w14:textId="77777777" w:rsidR="00161AC1" w:rsidRDefault="00161AC1" w:rsidP="00161AC1">
      <w:pPr>
        <w:pBdr>
          <w:bottom w:val="single" w:sz="6" w:space="1" w:color="auto"/>
        </w:pBdr>
      </w:pPr>
      <w:r>
        <w:t>This article is about the importance of</w:t>
      </w:r>
    </w:p>
    <w:p w14:paraId="3A8CB800" w14:textId="77777777" w:rsidR="00161AC1" w:rsidRDefault="00161AC1" w:rsidP="00161AC1">
      <w:pPr>
        <w:pBdr>
          <w:bottom w:val="single" w:sz="6" w:space="1" w:color="auto"/>
        </w:pBdr>
      </w:pPr>
    </w:p>
    <w:p w14:paraId="437BACAB" w14:textId="77777777" w:rsidR="00161AC1" w:rsidRDefault="00161AC1" w:rsidP="00161AC1">
      <w:pPr>
        <w:pBdr>
          <w:bottom w:val="single" w:sz="6" w:space="1" w:color="auto"/>
        </w:pBdr>
      </w:pPr>
      <w:r>
        <w:t>Increased life expectancy is an indicator of improved quality of life, but it is also associated with an increase in chronic diseases. Due to the multiple physiological changes that characterise the elderly, it is</w:t>
      </w:r>
    </w:p>
    <w:p w14:paraId="7A9BFFB3" w14:textId="77777777" w:rsidR="00161AC1" w:rsidRDefault="00161AC1" w:rsidP="00161AC1">
      <w:pPr>
        <w:pBdr>
          <w:bottom w:val="single" w:sz="6" w:space="1" w:color="auto"/>
        </w:pBdr>
      </w:pPr>
      <w:r>
        <w:t>expected that this age group is particularly vulnerable to the adverse effects of hospitalisation. Small changes in the individual caused by the change of disease state may promote states of confusion and disorientation. Delirium is a common manifestation of severe acute neuropsychiatric dysfunction, prevalent in hospital environment, which due to its variability of clinical presentation is often underdiagnosed and neglected.</w:t>
      </w:r>
    </w:p>
    <w:p w14:paraId="4DAD5F3A" w14:textId="77777777" w:rsidR="00161AC1" w:rsidRDefault="00161AC1" w:rsidP="00161AC1">
      <w:pPr>
        <w:pBdr>
          <w:bottom w:val="single" w:sz="6" w:space="1" w:color="auto"/>
        </w:pBdr>
      </w:pPr>
    </w:p>
    <w:p w14:paraId="560473DD" w14:textId="01E3F3C5" w:rsidR="00161AC1" w:rsidRDefault="00161AC1" w:rsidP="00161AC1">
      <w:pPr>
        <w:pBdr>
          <w:bottom w:val="single" w:sz="6" w:space="1" w:color="auto"/>
        </w:pBdr>
      </w:pPr>
      <w:r>
        <w:t xml:space="preserve">Delirium can affect people of all ages, but it predominantly affects hospitalised older </w:t>
      </w:r>
      <w:proofErr w:type="gramStart"/>
      <w:r>
        <w:t>adults</w:t>
      </w:r>
      <w:proofErr w:type="gramEnd"/>
      <w:r>
        <w:t xml:space="preserve"> and it is associated with increased morbidity and mortality.</w:t>
      </w:r>
    </w:p>
    <w:p w14:paraId="210B7481" w14:textId="4F814B96" w:rsidR="00161AC1" w:rsidRDefault="00161AC1" w:rsidP="00161AC1">
      <w:pPr>
        <w:pBdr>
          <w:bottom w:val="single" w:sz="6" w:space="1" w:color="auto"/>
        </w:pBdr>
      </w:pPr>
    </w:p>
    <w:p w14:paraId="2E3D985A" w14:textId="0C0A8CE4" w:rsidR="00161AC1" w:rsidRDefault="00161AC1" w:rsidP="00161AC1">
      <w:pPr>
        <w:pBdr>
          <w:bottom w:val="single" w:sz="6" w:space="1" w:color="auto"/>
        </w:pBdr>
      </w:pPr>
    </w:p>
    <w:p w14:paraId="4D478A7B" w14:textId="77777777" w:rsidR="00161AC1" w:rsidRDefault="00161AC1" w:rsidP="00161AC1">
      <w:pPr>
        <w:pBdr>
          <w:bottom w:val="single" w:sz="6" w:space="1" w:color="auto"/>
        </w:pBdr>
      </w:pPr>
    </w:p>
    <w:p w14:paraId="4C9868E0" w14:textId="77777777" w:rsidR="00161AC1" w:rsidRDefault="00161AC1" w:rsidP="00161AC1">
      <w:pPr>
        <w:pBdr>
          <w:bottom w:val="single" w:sz="6" w:space="1" w:color="auto"/>
        </w:pBdr>
      </w:pPr>
    </w:p>
    <w:p w14:paraId="0DFC2B33" w14:textId="77777777" w:rsidR="00161AC1" w:rsidRDefault="00161AC1" w:rsidP="00161AC1">
      <w:pPr>
        <w:pBdr>
          <w:bottom w:val="single" w:sz="6" w:space="1" w:color="auto"/>
        </w:pBdr>
      </w:pPr>
      <w:r>
        <w:t>Delirium is a severe neuropsychiatric syndrome characterized by a disturbance of attention or awareness~\cite{</w:t>
      </w:r>
      <w:proofErr w:type="spellStart"/>
      <w:r>
        <w:t>ref_apa</w:t>
      </w:r>
      <w:proofErr w:type="spellEnd"/>
      <w:r>
        <w:t>}.</w:t>
      </w:r>
    </w:p>
    <w:p w14:paraId="1E12047E" w14:textId="77777777" w:rsidR="00161AC1" w:rsidRDefault="00161AC1" w:rsidP="00161AC1">
      <w:pPr>
        <w:pBdr>
          <w:bottom w:val="single" w:sz="6" w:space="1" w:color="auto"/>
        </w:pBdr>
      </w:pPr>
    </w:p>
    <w:p w14:paraId="34431BC2" w14:textId="77777777" w:rsidR="00161AC1" w:rsidRDefault="00161AC1" w:rsidP="00161AC1">
      <w:pPr>
        <w:pBdr>
          <w:bottom w:val="single" w:sz="6" w:space="1" w:color="auto"/>
        </w:pBdr>
      </w:pPr>
    </w:p>
    <w:p w14:paraId="0BCBB24A" w14:textId="0D8CADFB" w:rsidR="00161AC1" w:rsidRDefault="00161AC1" w:rsidP="00161AC1">
      <w:pPr>
        <w:pBdr>
          <w:bottom w:val="single" w:sz="6" w:space="1" w:color="auto"/>
        </w:pBdr>
      </w:pPr>
      <w:r>
        <w:t>The implementation of this kind of mechanisms will help in developing a smart healthcare system.</w:t>
      </w:r>
    </w:p>
    <w:p w14:paraId="7069A42F" w14:textId="77777777" w:rsidR="00161AC1" w:rsidRDefault="00161AC1" w:rsidP="0029570A">
      <w:pPr>
        <w:pBdr>
          <w:bottom w:val="single" w:sz="6" w:space="1" w:color="auto"/>
        </w:pBdr>
      </w:pPr>
    </w:p>
    <w:p w14:paraId="36701567" w14:textId="77777777" w:rsidR="00161AC1" w:rsidRDefault="00161AC1" w:rsidP="0029570A"/>
    <w:p w14:paraId="36564E04" w14:textId="27FBAEEB" w:rsidR="00161AC1" w:rsidRDefault="00161AC1" w:rsidP="0029570A"/>
    <w:p w14:paraId="7D724170" w14:textId="23455E40" w:rsidR="00161AC1" w:rsidRDefault="00161AC1" w:rsidP="0029570A"/>
    <w:p w14:paraId="373D7AC4" w14:textId="77777777" w:rsidR="00161AC1" w:rsidRDefault="00161AC1" w:rsidP="0029570A"/>
    <w:p w14:paraId="423787A8" w14:textId="675C0954" w:rsidR="00646C9D" w:rsidRDefault="00646C9D" w:rsidP="0029570A"/>
    <w:p w14:paraId="67A610D0" w14:textId="02D71AE6" w:rsidR="00773764" w:rsidRPr="00773764" w:rsidRDefault="00646C9D" w:rsidP="00773764">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773764" w:rsidRPr="00773764">
        <w:rPr>
          <w:noProof/>
        </w:rPr>
        <w:t xml:space="preserve">Adamis, D., Sharma, N., Whelan, P. J. P., &amp; MacDonald, A. J. D. (2010). Delirium scales: A review of current evidence. </w:t>
      </w:r>
      <w:r w:rsidR="00773764" w:rsidRPr="00773764">
        <w:rPr>
          <w:i/>
          <w:iCs/>
          <w:noProof/>
        </w:rPr>
        <w:t>Aging and Mental Health</w:t>
      </w:r>
      <w:r w:rsidR="00773764" w:rsidRPr="00773764">
        <w:rPr>
          <w:noProof/>
        </w:rPr>
        <w:t xml:space="preserve">, </w:t>
      </w:r>
      <w:r w:rsidR="00773764" w:rsidRPr="00773764">
        <w:rPr>
          <w:i/>
          <w:iCs/>
          <w:noProof/>
        </w:rPr>
        <w:t>14</w:t>
      </w:r>
      <w:r w:rsidR="00773764" w:rsidRPr="00773764">
        <w:rPr>
          <w:noProof/>
        </w:rPr>
        <w:t>(5), 543–555. https://doi.org/10.1080/13607860903421011</w:t>
      </w:r>
    </w:p>
    <w:p w14:paraId="68DFF518"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Cherrington, M., Thabtah, F., Lu, J., &amp; Xu, Q. (2019). Feature Selection: Filter Methods Performance Challenges. In </w:t>
      </w:r>
      <w:r w:rsidRPr="00773764">
        <w:rPr>
          <w:i/>
          <w:iCs/>
          <w:noProof/>
        </w:rPr>
        <w:t>2019 International Conference on Computer and Information Sciences (ICCIS)</w:t>
      </w:r>
      <w:r w:rsidRPr="00773764">
        <w:rPr>
          <w:noProof/>
        </w:rPr>
        <w:t xml:space="preserve"> (pp. 1–4). IEEE. https://doi.org/10.1109/ICCISci.2019.8716478</w:t>
      </w:r>
    </w:p>
    <w:p w14:paraId="72CA8B62"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Chowdhury, M. Z. I., &amp; Turin, T. C. (2020). Variable selection strategies and its importance in clinical prediction modelling. </w:t>
      </w:r>
      <w:r w:rsidRPr="00773764">
        <w:rPr>
          <w:i/>
          <w:iCs/>
          <w:noProof/>
        </w:rPr>
        <w:t>Family Medicine and Community Health</w:t>
      </w:r>
      <w:r w:rsidRPr="00773764">
        <w:rPr>
          <w:noProof/>
        </w:rPr>
        <w:t xml:space="preserve">, </w:t>
      </w:r>
      <w:r w:rsidRPr="00773764">
        <w:rPr>
          <w:i/>
          <w:iCs/>
          <w:noProof/>
        </w:rPr>
        <w:t>8</w:t>
      </w:r>
      <w:r w:rsidRPr="00773764">
        <w:rPr>
          <w:noProof/>
        </w:rPr>
        <w:t>(1), e000262. https://doi.org/10.1136/fmch-2019-000262</w:t>
      </w:r>
    </w:p>
    <w:p w14:paraId="5F521D7E"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Corradi, J. P., Thompson, S., Mather, J. F., Waszynski, C. M., &amp; Dicks, R. S. (2018). Prediction of Incident Delirium Using a Random Forest classifier. </w:t>
      </w:r>
      <w:r w:rsidRPr="00773764">
        <w:rPr>
          <w:i/>
          <w:iCs/>
          <w:noProof/>
        </w:rPr>
        <w:t>Journal of Medical Systems</w:t>
      </w:r>
      <w:r w:rsidRPr="00773764">
        <w:rPr>
          <w:noProof/>
        </w:rPr>
        <w:t xml:space="preserve">, </w:t>
      </w:r>
      <w:r w:rsidRPr="00773764">
        <w:rPr>
          <w:i/>
          <w:iCs/>
          <w:noProof/>
        </w:rPr>
        <w:t>42</w:t>
      </w:r>
      <w:r w:rsidRPr="00773764">
        <w:rPr>
          <w:noProof/>
        </w:rPr>
        <w:t>(12). https://doi.org/10.1007/s10916-018-1109-0</w:t>
      </w:r>
    </w:p>
    <w:p w14:paraId="6C426461"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De, J., &amp; Wand, A. P. F. (2015). Delirium screening: A systematic review of delirium </w:t>
      </w:r>
      <w:r w:rsidRPr="00773764">
        <w:rPr>
          <w:noProof/>
        </w:rPr>
        <w:lastRenderedPageBreak/>
        <w:t xml:space="preserve">screening tools in hospitalized patients. </w:t>
      </w:r>
      <w:r w:rsidRPr="00773764">
        <w:rPr>
          <w:i/>
          <w:iCs/>
          <w:noProof/>
        </w:rPr>
        <w:t>Gerontologist</w:t>
      </w:r>
      <w:r w:rsidRPr="00773764">
        <w:rPr>
          <w:noProof/>
        </w:rPr>
        <w:t xml:space="preserve">, </w:t>
      </w:r>
      <w:r w:rsidRPr="00773764">
        <w:rPr>
          <w:i/>
          <w:iCs/>
          <w:noProof/>
        </w:rPr>
        <w:t>55</w:t>
      </w:r>
      <w:r w:rsidRPr="00773764">
        <w:rPr>
          <w:noProof/>
        </w:rPr>
        <w:t>(6), 1079–1099. https://doi.org/10.1093/geront/gnv100</w:t>
      </w:r>
    </w:p>
    <w:p w14:paraId="4A11D5DF"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DuGoff, E. H., Canudas-Romo, V., Buttorff, C., Leff, B., &amp; Anderson, G. F. (2014). Multiple Chronic Conditions and Life Expectancy. </w:t>
      </w:r>
      <w:r w:rsidRPr="00773764">
        <w:rPr>
          <w:i/>
          <w:iCs/>
          <w:noProof/>
        </w:rPr>
        <w:t>Medical Care</w:t>
      </w:r>
      <w:r w:rsidRPr="00773764">
        <w:rPr>
          <w:noProof/>
        </w:rPr>
        <w:t xml:space="preserve">, </w:t>
      </w:r>
      <w:r w:rsidRPr="00773764">
        <w:rPr>
          <w:i/>
          <w:iCs/>
          <w:noProof/>
        </w:rPr>
        <w:t>52</w:t>
      </w:r>
      <w:r w:rsidRPr="00773764">
        <w:rPr>
          <w:noProof/>
        </w:rPr>
        <w:t>(8), 688–694. https://doi.org/10.1097/MLR.0000000000000166</w:t>
      </w:r>
    </w:p>
    <w:p w14:paraId="2946B6F0"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Fawcett, T. (2006). An introduction to ROC analysis. </w:t>
      </w:r>
      <w:r w:rsidRPr="00773764">
        <w:rPr>
          <w:i/>
          <w:iCs/>
          <w:noProof/>
        </w:rPr>
        <w:t>Pattern Recognition Letters</w:t>
      </w:r>
      <w:r w:rsidRPr="00773764">
        <w:rPr>
          <w:noProof/>
        </w:rPr>
        <w:t xml:space="preserve">, </w:t>
      </w:r>
      <w:r w:rsidRPr="00773764">
        <w:rPr>
          <w:i/>
          <w:iCs/>
          <w:noProof/>
        </w:rPr>
        <w:t>27</w:t>
      </w:r>
      <w:r w:rsidRPr="00773764">
        <w:rPr>
          <w:noProof/>
        </w:rPr>
        <w:t>(8), 861–874. https://doi.org/10.1016/j.patrec.2005.10.010</w:t>
      </w:r>
    </w:p>
    <w:p w14:paraId="18E4D062"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Hosmer, D. W., Lemeshow, S., &amp; Sturdivant, R. X. (2013). </w:t>
      </w:r>
      <w:r w:rsidRPr="00773764">
        <w:rPr>
          <w:i/>
          <w:iCs/>
          <w:noProof/>
        </w:rPr>
        <w:t>Applied Logistic Regression.</w:t>
      </w:r>
      <w:r w:rsidRPr="00773764">
        <w:rPr>
          <w:noProof/>
        </w:rPr>
        <w:t xml:space="preserve"> </w:t>
      </w:r>
      <w:r w:rsidRPr="00773764">
        <w:rPr>
          <w:i/>
          <w:iCs/>
          <w:noProof/>
        </w:rPr>
        <w:t>Wiley Series in Probability and Statistics</w:t>
      </w:r>
      <w:r w:rsidRPr="00773764">
        <w:rPr>
          <w:noProof/>
        </w:rPr>
        <w:t>.</w:t>
      </w:r>
    </w:p>
    <w:p w14:paraId="1D1B061D"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Inouye, S. K., Westendorp, R. G. J., &amp; Saczynski, J. S. (2014). Delirium in elderly people. </w:t>
      </w:r>
      <w:r w:rsidRPr="00773764">
        <w:rPr>
          <w:i/>
          <w:iCs/>
          <w:noProof/>
        </w:rPr>
        <w:t>The Lancet</w:t>
      </w:r>
      <w:r w:rsidRPr="00773764">
        <w:rPr>
          <w:noProof/>
        </w:rPr>
        <w:t xml:space="preserve">, </w:t>
      </w:r>
      <w:r w:rsidRPr="00773764">
        <w:rPr>
          <w:i/>
          <w:iCs/>
          <w:noProof/>
        </w:rPr>
        <w:t>383</w:t>
      </w:r>
      <w:r w:rsidRPr="00773764">
        <w:rPr>
          <w:noProof/>
        </w:rPr>
        <w:t>(9920), 911–922. https://doi.org/10.1016/S0140-6736(13)60688-1</w:t>
      </w:r>
    </w:p>
    <w:p w14:paraId="30C63717"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Kareemi, H., Vaillancourt, C., Rosenberg, H., Fournier, K., &amp; Yadav, K. (2021). Machine Learning Versus Usual Care for Diagnostic and Prognostic Prediction in the Emergency Department: A Systematic Review. </w:t>
      </w:r>
      <w:r w:rsidRPr="00773764">
        <w:rPr>
          <w:i/>
          <w:iCs/>
          <w:noProof/>
        </w:rPr>
        <w:t>Academic Emergency Medicine</w:t>
      </w:r>
      <w:r w:rsidRPr="00773764">
        <w:rPr>
          <w:noProof/>
        </w:rPr>
        <w:t xml:space="preserve">, </w:t>
      </w:r>
      <w:r w:rsidRPr="00773764">
        <w:rPr>
          <w:i/>
          <w:iCs/>
          <w:noProof/>
        </w:rPr>
        <w:t>28</w:t>
      </w:r>
      <w:r w:rsidRPr="00773764">
        <w:rPr>
          <w:noProof/>
        </w:rPr>
        <w:t>(2), 184–196. https://doi.org/10.1111/acem.14190</w:t>
      </w:r>
    </w:p>
    <w:p w14:paraId="3F3C3BCE"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Kumar, V. (2014). Feature Selection: A literature Review. </w:t>
      </w:r>
      <w:r w:rsidRPr="00773764">
        <w:rPr>
          <w:i/>
          <w:iCs/>
          <w:noProof/>
        </w:rPr>
        <w:t>The Smart Computing Review</w:t>
      </w:r>
      <w:r w:rsidRPr="00773764">
        <w:rPr>
          <w:noProof/>
        </w:rPr>
        <w:t xml:space="preserve">, </w:t>
      </w:r>
      <w:r w:rsidRPr="00773764">
        <w:rPr>
          <w:i/>
          <w:iCs/>
          <w:noProof/>
        </w:rPr>
        <w:t>4</w:t>
      </w:r>
      <w:r w:rsidRPr="00773764">
        <w:rPr>
          <w:noProof/>
        </w:rPr>
        <w:t>(3). https://doi.org/10.6029/smartcr.2014.03.007</w:t>
      </w:r>
    </w:p>
    <w:p w14:paraId="04CF2E7F"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Lee, S., Mueller, B., Nick Street, W., &amp; M. Carnahan, R. (2021). Machine learning algorithm to predict delirium from emergency department data. </w:t>
      </w:r>
      <w:r w:rsidRPr="00773764">
        <w:rPr>
          <w:i/>
          <w:iCs/>
          <w:noProof/>
        </w:rPr>
        <w:t>BMJ</w:t>
      </w:r>
      <w:r w:rsidRPr="00773764">
        <w:rPr>
          <w:noProof/>
        </w:rPr>
        <w:t>. https://doi.org/https://doi.org/10.1101/2021.02.19.21251956</w:t>
      </w:r>
    </w:p>
    <w:p w14:paraId="1B377DC1"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Liang, S., Chau, J. P. C., Lo, S. H. S., Bai, L., Yao, L., &amp; Choi, K. C. (2020). Validation of PREdiction of DELIRium in ICu patients (PRE-DELIRIC) among patients in intensive care units: A retrospective cohort study. </w:t>
      </w:r>
      <w:r w:rsidRPr="00773764">
        <w:rPr>
          <w:i/>
          <w:iCs/>
          <w:noProof/>
        </w:rPr>
        <w:t>Nursing in Critical Care</w:t>
      </w:r>
      <w:r w:rsidRPr="00773764">
        <w:rPr>
          <w:noProof/>
        </w:rPr>
        <w:t>, (August), 1–7. https://doi.org/10.1111/nicc.12550</w:t>
      </w:r>
    </w:p>
    <w:p w14:paraId="3AE010C2"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Lloyd, M. A., &amp; Appel, J. B. (1976). Signal Detection Theory and the Psychophysics of Pain: An Introduction and Review. </w:t>
      </w:r>
      <w:r w:rsidRPr="00773764">
        <w:rPr>
          <w:i/>
          <w:iCs/>
          <w:noProof/>
        </w:rPr>
        <w:t>Psychosomatic Medicine</w:t>
      </w:r>
      <w:r w:rsidRPr="00773764">
        <w:rPr>
          <w:noProof/>
        </w:rPr>
        <w:t xml:space="preserve">, </w:t>
      </w:r>
      <w:r w:rsidRPr="00773764">
        <w:rPr>
          <w:i/>
          <w:iCs/>
          <w:noProof/>
        </w:rPr>
        <w:t>38</w:t>
      </w:r>
      <w:r w:rsidRPr="00773764">
        <w:rPr>
          <w:noProof/>
        </w:rPr>
        <w:t>(2), 79–94. https://doi.org/10.1097/00006842-197603000-00002</w:t>
      </w:r>
    </w:p>
    <w:p w14:paraId="40EFAC6E"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Lusted, L. B. (1971). Decision-Making Studies in Patient Management. </w:t>
      </w:r>
      <w:r w:rsidRPr="00773764">
        <w:rPr>
          <w:i/>
          <w:iCs/>
          <w:noProof/>
        </w:rPr>
        <w:t>New England Journal of Medicine</w:t>
      </w:r>
      <w:r w:rsidRPr="00773764">
        <w:rPr>
          <w:noProof/>
        </w:rPr>
        <w:t xml:space="preserve">, </w:t>
      </w:r>
      <w:r w:rsidRPr="00773764">
        <w:rPr>
          <w:i/>
          <w:iCs/>
          <w:noProof/>
        </w:rPr>
        <w:t>284</w:t>
      </w:r>
      <w:r w:rsidRPr="00773764">
        <w:rPr>
          <w:noProof/>
        </w:rPr>
        <w:t>(8), 416–424. https://doi.org/10.1056/NEJM197102252840805</w:t>
      </w:r>
    </w:p>
    <w:p w14:paraId="45B6DC84"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Mittal, V., Muralee, S., Williamson, D., McEnerney, N., Thomas, J., Cash, M., &amp; Tampi, R. R. (2011). Delirium in the elderly: A comprehensive review. </w:t>
      </w:r>
      <w:r w:rsidRPr="00773764">
        <w:rPr>
          <w:i/>
          <w:iCs/>
          <w:noProof/>
        </w:rPr>
        <w:t>American Journal of Alzheimer’s Disease and Other Dementias</w:t>
      </w:r>
      <w:r w:rsidRPr="00773764">
        <w:rPr>
          <w:noProof/>
        </w:rPr>
        <w:t xml:space="preserve">, </w:t>
      </w:r>
      <w:r w:rsidRPr="00773764">
        <w:rPr>
          <w:i/>
          <w:iCs/>
          <w:noProof/>
        </w:rPr>
        <w:t>26</w:t>
      </w:r>
      <w:r w:rsidRPr="00773764">
        <w:rPr>
          <w:noProof/>
        </w:rPr>
        <w:t>(2), 97–109. https://doi.org/10.1177/1533317510397331</w:t>
      </w:r>
    </w:p>
    <w:p w14:paraId="133684A7"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Pedregosa, F., Varoquaux, G., Gramfort, A., Michel, V., Thirion, B., Grisel, O., … Duchesnay, É. (2012). Scikit-learn: Machine Learning in Python. </w:t>
      </w:r>
      <w:r w:rsidRPr="00773764">
        <w:rPr>
          <w:i/>
          <w:iCs/>
          <w:noProof/>
        </w:rPr>
        <w:t>Journal of Machine Learning Research</w:t>
      </w:r>
      <w:r w:rsidRPr="00773764">
        <w:rPr>
          <w:noProof/>
        </w:rPr>
        <w:t xml:space="preserve">, </w:t>
      </w:r>
      <w:r w:rsidRPr="00773764">
        <w:rPr>
          <w:i/>
          <w:iCs/>
          <w:noProof/>
        </w:rPr>
        <w:t>12</w:t>
      </w:r>
      <w:r w:rsidRPr="00773764">
        <w:rPr>
          <w:noProof/>
        </w:rPr>
        <w:t>(May 2014), 2825–2830. Retrieved from http://arxiv.org/abs/1201.0490</w:t>
      </w:r>
    </w:p>
    <w:p w14:paraId="2D8BC632" w14:textId="77777777" w:rsidR="00773764" w:rsidRPr="00773764" w:rsidRDefault="00773764" w:rsidP="00773764">
      <w:pPr>
        <w:widowControl w:val="0"/>
        <w:autoSpaceDE w:val="0"/>
        <w:autoSpaceDN w:val="0"/>
        <w:adjustRightInd w:val="0"/>
        <w:ind w:left="480" w:hanging="480"/>
        <w:rPr>
          <w:noProof/>
        </w:rPr>
      </w:pPr>
      <w:r w:rsidRPr="00773764">
        <w:rPr>
          <w:noProof/>
        </w:rPr>
        <w:t>Sorzano, C. O. S., Vargas, J., &amp; Montano, A. P. (2014). A survey of dimensionality reduction techniques, 1–35. Retrieved from http://arxiv.org/abs/1403.2877</w:t>
      </w:r>
    </w:p>
    <w:p w14:paraId="663F4999"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Stoltzfus, J. C. (2011). Logistic regression: A brief primer. </w:t>
      </w:r>
      <w:r w:rsidRPr="00773764">
        <w:rPr>
          <w:i/>
          <w:iCs/>
          <w:noProof/>
        </w:rPr>
        <w:t>Academic Emergency Medicine</w:t>
      </w:r>
      <w:r w:rsidRPr="00773764">
        <w:rPr>
          <w:noProof/>
        </w:rPr>
        <w:t xml:space="preserve">, </w:t>
      </w:r>
      <w:r w:rsidRPr="00773764">
        <w:rPr>
          <w:i/>
          <w:iCs/>
          <w:noProof/>
        </w:rPr>
        <w:t>18</w:t>
      </w:r>
      <w:r w:rsidRPr="00773764">
        <w:rPr>
          <w:noProof/>
        </w:rPr>
        <w:t>(10), 1099–1104. https://doi.org/10.1111/j.1553-2712.2011.01185.x</w:t>
      </w:r>
    </w:p>
    <w:p w14:paraId="24F75FD4"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Suppers, A., van Gool, A., &amp; Wessels, H. (2018). Integrated Chemometrics and Statistics to Drive Successful Proteomics Biomarker Discovery. </w:t>
      </w:r>
      <w:r w:rsidRPr="00773764">
        <w:rPr>
          <w:i/>
          <w:iCs/>
          <w:noProof/>
        </w:rPr>
        <w:t>Proteomes</w:t>
      </w:r>
      <w:r w:rsidRPr="00773764">
        <w:rPr>
          <w:noProof/>
        </w:rPr>
        <w:t xml:space="preserve">, </w:t>
      </w:r>
      <w:r w:rsidRPr="00773764">
        <w:rPr>
          <w:i/>
          <w:iCs/>
          <w:noProof/>
        </w:rPr>
        <w:t>6</w:t>
      </w:r>
      <w:r w:rsidRPr="00773764">
        <w:rPr>
          <w:noProof/>
        </w:rPr>
        <w:t>(2), 20. https://doi.org/10.3390/proteomes6020020</w:t>
      </w:r>
    </w:p>
    <w:p w14:paraId="41241B69"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773764">
        <w:rPr>
          <w:i/>
          <w:iCs/>
          <w:noProof/>
        </w:rPr>
        <w:t>BMJ (Online)</w:t>
      </w:r>
      <w:r w:rsidRPr="00773764">
        <w:rPr>
          <w:noProof/>
        </w:rPr>
        <w:t xml:space="preserve">, </w:t>
      </w:r>
      <w:r w:rsidRPr="00773764">
        <w:rPr>
          <w:i/>
          <w:iCs/>
          <w:noProof/>
        </w:rPr>
        <w:t>344</w:t>
      </w:r>
      <w:r w:rsidRPr="00773764">
        <w:rPr>
          <w:noProof/>
        </w:rPr>
        <w:t>(7845), 17. https://doi.org/10.1136/bmj.e420</w:t>
      </w:r>
    </w:p>
    <w:p w14:paraId="213C6B5B"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Vellido, A. (2020). The importance of interpretability and visualization in machine learning </w:t>
      </w:r>
      <w:r w:rsidRPr="00773764">
        <w:rPr>
          <w:noProof/>
        </w:rPr>
        <w:lastRenderedPageBreak/>
        <w:t xml:space="preserve">for applications in medicine and health care. </w:t>
      </w:r>
      <w:r w:rsidRPr="00773764">
        <w:rPr>
          <w:i/>
          <w:iCs/>
          <w:noProof/>
        </w:rPr>
        <w:t>Neural Computing and Applications</w:t>
      </w:r>
      <w:r w:rsidRPr="00773764">
        <w:rPr>
          <w:noProof/>
        </w:rPr>
        <w:t xml:space="preserve">, </w:t>
      </w:r>
      <w:r w:rsidRPr="00773764">
        <w:rPr>
          <w:i/>
          <w:iCs/>
          <w:noProof/>
        </w:rPr>
        <w:t>32</w:t>
      </w:r>
      <w:r w:rsidRPr="00773764">
        <w:rPr>
          <w:noProof/>
        </w:rPr>
        <w:t>(24), 18069–18083. https://doi.org/10.1007/s00521-019-04051-w</w:t>
      </w:r>
    </w:p>
    <w:p w14:paraId="25EF3E3A"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Wassenaar, A., van den Boogaard, M., van Achterberg, T., Slooter, A. J. C., Kuiper, M. A., Hoogendoorn, M. E., … Pickkers, P. (2015). Multinational development and validation of an early prediction model for delirium in ICU patients. </w:t>
      </w:r>
      <w:r w:rsidRPr="00773764">
        <w:rPr>
          <w:i/>
          <w:iCs/>
          <w:noProof/>
        </w:rPr>
        <w:t>Intensive Care Medicine</w:t>
      </w:r>
      <w:r w:rsidRPr="00773764">
        <w:rPr>
          <w:noProof/>
        </w:rPr>
        <w:t xml:space="preserve">, </w:t>
      </w:r>
      <w:r w:rsidRPr="00773764">
        <w:rPr>
          <w:i/>
          <w:iCs/>
          <w:noProof/>
        </w:rPr>
        <w:t>41</w:t>
      </w:r>
      <w:r w:rsidRPr="00773764">
        <w:rPr>
          <w:noProof/>
        </w:rPr>
        <w:t>(6), 1048–1056. https://doi.org/10.1007/s00134-015-3777-2</w:t>
      </w:r>
    </w:p>
    <w:p w14:paraId="66330B70"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Wassenaar, Annelies, Schoonhoven, L., Devlin, J. W., van Haren, F. M. P., Slooter, A. J. C., Jorens, P. G., … van den Boogaard, M. (2018). Delirium prediction in the intensive care unit: comparison of two delirium prediction models. </w:t>
      </w:r>
      <w:r w:rsidRPr="00773764">
        <w:rPr>
          <w:i/>
          <w:iCs/>
          <w:noProof/>
        </w:rPr>
        <w:t>Critical Care</w:t>
      </w:r>
      <w:r w:rsidRPr="00773764">
        <w:rPr>
          <w:noProof/>
        </w:rPr>
        <w:t xml:space="preserve">, </w:t>
      </w:r>
      <w:r w:rsidRPr="00773764">
        <w:rPr>
          <w:i/>
          <w:iCs/>
          <w:noProof/>
        </w:rPr>
        <w:t>22</w:t>
      </w:r>
      <w:r w:rsidRPr="00773764">
        <w:rPr>
          <w:noProof/>
        </w:rPr>
        <w:t>(1), 114. https://doi.org/10.1186/s13054-018-2037-6</w:t>
      </w:r>
    </w:p>
    <w:p w14:paraId="4F4AB5C2"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Wong, C. L., Holroyd-Leduc, J., Simel, D. L., &amp; Straus, S. E. (2010). Does this patient have delirium?: value of bedside instruments. </w:t>
      </w:r>
      <w:r w:rsidRPr="00773764">
        <w:rPr>
          <w:i/>
          <w:iCs/>
          <w:noProof/>
        </w:rPr>
        <w:t>Jama</w:t>
      </w:r>
      <w:r w:rsidRPr="00773764">
        <w:rPr>
          <w:noProof/>
        </w:rPr>
        <w:t xml:space="preserve">, </w:t>
      </w:r>
      <w:r w:rsidRPr="00773764">
        <w:rPr>
          <w:i/>
          <w:iCs/>
          <w:noProof/>
        </w:rPr>
        <w:t>304</w:t>
      </w:r>
      <w:r w:rsidRPr="00773764">
        <w:rPr>
          <w:noProof/>
        </w:rPr>
        <w:t>(7), 779–786.</w:t>
      </w:r>
    </w:p>
    <w:p w14:paraId="002BA6CD"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Xia, H., Wang, C., Yan, L., Dong, X., &amp; Wang, Y. (2019). Machine Learning Based Medicine Distribution System. In </w:t>
      </w:r>
      <w:r w:rsidRPr="00773764">
        <w:rPr>
          <w:i/>
          <w:iCs/>
          <w:noProof/>
        </w:rPr>
        <w:t>Proceedings of the 2019 10th IEEE International Conference on Intelligent Data Acquisition and Advanced Computing Systems: Technology and Applications, IDAACS 2019</w:t>
      </w:r>
      <w:r w:rsidRPr="00773764">
        <w:rPr>
          <w:noProof/>
        </w:rPr>
        <w:t xml:space="preserve"> (Vol. 2, pp. 912–915). IEEE. https://doi.org/10.1109/IDAACS.2019.8924236</w:t>
      </w:r>
    </w:p>
    <w:p w14:paraId="25AAB95A" w14:textId="77777777" w:rsidR="00773764" w:rsidRPr="00773764" w:rsidRDefault="00773764" w:rsidP="00773764">
      <w:pPr>
        <w:widowControl w:val="0"/>
        <w:autoSpaceDE w:val="0"/>
        <w:autoSpaceDN w:val="0"/>
        <w:adjustRightInd w:val="0"/>
        <w:ind w:left="480" w:hanging="480"/>
        <w:rPr>
          <w:noProof/>
        </w:rPr>
      </w:pPr>
      <w:r w:rsidRPr="00773764">
        <w:rPr>
          <w:noProof/>
        </w:rPr>
        <w:t xml:space="preserve">Zhang, S., Zhang, C., &amp; Yang, Q. (2003). Data preparation for data mining. </w:t>
      </w:r>
      <w:r w:rsidRPr="00773764">
        <w:rPr>
          <w:i/>
          <w:iCs/>
          <w:noProof/>
        </w:rPr>
        <w:t>Applied Artificial Intelligence</w:t>
      </w:r>
      <w:r w:rsidRPr="00773764">
        <w:rPr>
          <w:noProof/>
        </w:rPr>
        <w:t xml:space="preserve">, </w:t>
      </w:r>
      <w:r w:rsidRPr="00773764">
        <w:rPr>
          <w:i/>
          <w:iCs/>
          <w:noProof/>
        </w:rPr>
        <w:t>17</w:t>
      </w:r>
      <w:r w:rsidRPr="00773764">
        <w:rPr>
          <w:noProof/>
        </w:rPr>
        <w:t>(5–6), 375–381. https://doi.org/10.1080/713827180</w:t>
      </w:r>
    </w:p>
    <w:p w14:paraId="50DEB86D" w14:textId="219571FD" w:rsidR="00646C9D" w:rsidRDefault="00646C9D" w:rsidP="00773764">
      <w:pPr>
        <w:widowControl w:val="0"/>
        <w:autoSpaceDE w:val="0"/>
        <w:autoSpaceDN w:val="0"/>
        <w:adjustRightInd w:val="0"/>
        <w:ind w:left="480" w:hanging="480"/>
      </w:pPr>
      <w:r>
        <w:fldChar w:fldCharType="end"/>
      </w:r>
    </w:p>
    <w:p w14:paraId="0C4FB403" w14:textId="181BD403" w:rsidR="006868E5" w:rsidRDefault="006868E5" w:rsidP="0079076F">
      <w:pPr>
        <w:widowControl w:val="0"/>
        <w:autoSpaceDE w:val="0"/>
        <w:autoSpaceDN w:val="0"/>
        <w:adjustRightInd w:val="0"/>
        <w:ind w:left="480" w:hanging="480"/>
      </w:pPr>
    </w:p>
    <w:p w14:paraId="0492AC8C" w14:textId="77777777" w:rsidR="006868E5" w:rsidRDefault="006868E5" w:rsidP="006868E5">
      <w:r>
        <w:rPr>
          <w:rStyle w:val="rephrasesentence"/>
          <w:rFonts w:ascii="Roboto" w:eastAsiaTheme="majorEastAsia" w:hAnsi="Roboto"/>
          <w:color w:val="3D3D3D"/>
          <w:sz w:val="27"/>
          <w:szCs w:val="27"/>
        </w:rPr>
        <w:t>If you do not modify the content of a field, the default value will be applied.</w:t>
      </w:r>
      <w:r>
        <w:rPr>
          <w:rFonts w:ascii="Roboto" w:hAnsi="Roboto"/>
          <w:color w:val="3D3D3D"/>
          <w:sz w:val="27"/>
          <w:szCs w:val="27"/>
          <w:shd w:val="clear" w:color="auto" w:fill="FCFCFC"/>
        </w:rPr>
        <w:t xml:space="preserve"> </w:t>
      </w:r>
      <w:r>
        <w:rPr>
          <w:rStyle w:val="rephrasesentence"/>
          <w:rFonts w:ascii="Roboto" w:eastAsiaTheme="majorEastAsia" w:hAnsi="Roboto"/>
          <w:color w:val="3D3D3D"/>
          <w:sz w:val="27"/>
          <w:szCs w:val="27"/>
        </w:rPr>
        <w:t>Please see the values entered in this form in the table below.</w:t>
      </w:r>
    </w:p>
    <w:p w14:paraId="7EA13042" w14:textId="1AE8FD3E" w:rsidR="006868E5" w:rsidRDefault="006868E5" w:rsidP="006868E5"/>
    <w:p w14:paraId="77480677" w14:textId="212D065B" w:rsidR="00837A38" w:rsidRDefault="00837A38" w:rsidP="006868E5"/>
    <w:p w14:paraId="5759A61A" w14:textId="48A71D4E" w:rsidR="00837A38" w:rsidRPr="00646C9D" w:rsidRDefault="001B6874" w:rsidP="006868E5">
      <w:r w:rsidRPr="001B6874">
        <w:rPr>
          <w:rFonts w:ascii="Source Sans Pro" w:hAnsi="Source Sans Pro"/>
          <w:color w:val="31333F"/>
          <w:shd w:val="clear" w:color="auto" w:fill="FFFFFF"/>
        </w:rPr>
        <w:t>Delirium is a common but serious condition that is under recognized and associated with poor outcomes. However, delirium can be prevented and treated if it is diagnosed in time. It is therefore essential that all hospital staff be aware of the possibility of delirium developing, and that prompt assessment and appropriate management are ensured. This web application has been designed to support healthcare staff and alert them to the development of delirium in patients admitted to a hospital environment.</w:t>
      </w:r>
    </w:p>
    <w:sectPr w:rsidR="00837A38" w:rsidRPr="00646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NewsGotT">
    <w:altName w:val="News Got T"/>
    <w:panose1 w:val="00000000000000000000"/>
    <w:charset w:val="00"/>
    <w:family w:val="auto"/>
    <w:pitch w:val="variable"/>
    <w:sig w:usb0="00000003" w:usb1="00000000" w:usb2="00000000" w:usb3="00000000" w:csb0="00000001" w:csb1="00000000"/>
  </w:font>
  <w:font w:name="Roboto">
    <w:panose1 w:val="02000000000000000000"/>
    <w:charset w:val="00"/>
    <w:family w:val="auto"/>
    <w:pitch w:val="variable"/>
    <w:sig w:usb0="E00002FF" w:usb1="5000205B" w:usb2="00000020" w:usb3="00000000" w:csb0="0000019F" w:csb1="00000000"/>
  </w:font>
  <w:font w:name="Source Sans Pro">
    <w:panose1 w:val="020B0503030403020204"/>
    <w:charset w:val="00"/>
    <w:family w:val="swiss"/>
    <w:pitch w:val="variable"/>
    <w:sig w:usb0="600002F7" w:usb1="02000001"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36E"/>
    <w:rsid w:val="0000045B"/>
    <w:rsid w:val="000024F2"/>
    <w:rsid w:val="00003338"/>
    <w:rsid w:val="00011D29"/>
    <w:rsid w:val="00012F79"/>
    <w:rsid w:val="00016C37"/>
    <w:rsid w:val="00052D1B"/>
    <w:rsid w:val="00060C4E"/>
    <w:rsid w:val="00085369"/>
    <w:rsid w:val="0008732C"/>
    <w:rsid w:val="000A01D3"/>
    <w:rsid w:val="000A4DFE"/>
    <w:rsid w:val="000A5CAE"/>
    <w:rsid w:val="000B0207"/>
    <w:rsid w:val="000B0615"/>
    <w:rsid w:val="000B1CCA"/>
    <w:rsid w:val="000B4684"/>
    <w:rsid w:val="000E11BF"/>
    <w:rsid w:val="000F6401"/>
    <w:rsid w:val="00116AC8"/>
    <w:rsid w:val="0012533F"/>
    <w:rsid w:val="00140578"/>
    <w:rsid w:val="00145D75"/>
    <w:rsid w:val="00154DF3"/>
    <w:rsid w:val="00156155"/>
    <w:rsid w:val="0016112F"/>
    <w:rsid w:val="00161AC1"/>
    <w:rsid w:val="00175F6A"/>
    <w:rsid w:val="00176049"/>
    <w:rsid w:val="00182CEA"/>
    <w:rsid w:val="001A0273"/>
    <w:rsid w:val="001A0E68"/>
    <w:rsid w:val="001A3DF9"/>
    <w:rsid w:val="001B44AB"/>
    <w:rsid w:val="001B6874"/>
    <w:rsid w:val="001D1031"/>
    <w:rsid w:val="001D5C40"/>
    <w:rsid w:val="002068C2"/>
    <w:rsid w:val="00210586"/>
    <w:rsid w:val="002173B5"/>
    <w:rsid w:val="00217434"/>
    <w:rsid w:val="0022322E"/>
    <w:rsid w:val="0023068A"/>
    <w:rsid w:val="00242AE0"/>
    <w:rsid w:val="00242F02"/>
    <w:rsid w:val="00252EC6"/>
    <w:rsid w:val="002608AF"/>
    <w:rsid w:val="00260AEE"/>
    <w:rsid w:val="00272ABA"/>
    <w:rsid w:val="00273150"/>
    <w:rsid w:val="00281102"/>
    <w:rsid w:val="002909B4"/>
    <w:rsid w:val="0029570A"/>
    <w:rsid w:val="00297F28"/>
    <w:rsid w:val="002C23A8"/>
    <w:rsid w:val="002D2DAF"/>
    <w:rsid w:val="002E005B"/>
    <w:rsid w:val="002F0ABF"/>
    <w:rsid w:val="003004F8"/>
    <w:rsid w:val="00301B6F"/>
    <w:rsid w:val="00317219"/>
    <w:rsid w:val="00317883"/>
    <w:rsid w:val="003279B2"/>
    <w:rsid w:val="00341659"/>
    <w:rsid w:val="00367A13"/>
    <w:rsid w:val="00370A39"/>
    <w:rsid w:val="003B3BAF"/>
    <w:rsid w:val="003B55EC"/>
    <w:rsid w:val="003C2319"/>
    <w:rsid w:val="003C373D"/>
    <w:rsid w:val="003C4144"/>
    <w:rsid w:val="003D4E5F"/>
    <w:rsid w:val="003D6591"/>
    <w:rsid w:val="003D717A"/>
    <w:rsid w:val="003E7959"/>
    <w:rsid w:val="003F51F6"/>
    <w:rsid w:val="00417F0D"/>
    <w:rsid w:val="004274EA"/>
    <w:rsid w:val="00433C32"/>
    <w:rsid w:val="0044033A"/>
    <w:rsid w:val="00457F42"/>
    <w:rsid w:val="00465E81"/>
    <w:rsid w:val="004857E3"/>
    <w:rsid w:val="00487DF2"/>
    <w:rsid w:val="004B0DB5"/>
    <w:rsid w:val="004C7187"/>
    <w:rsid w:val="004D5308"/>
    <w:rsid w:val="004F3C14"/>
    <w:rsid w:val="004F4F1C"/>
    <w:rsid w:val="00501EFE"/>
    <w:rsid w:val="00510AB3"/>
    <w:rsid w:val="00511293"/>
    <w:rsid w:val="00515AF3"/>
    <w:rsid w:val="00534D22"/>
    <w:rsid w:val="005375B4"/>
    <w:rsid w:val="005404F1"/>
    <w:rsid w:val="005566F5"/>
    <w:rsid w:val="0056611E"/>
    <w:rsid w:val="00570530"/>
    <w:rsid w:val="0058714C"/>
    <w:rsid w:val="005874D6"/>
    <w:rsid w:val="005A6BF8"/>
    <w:rsid w:val="005B0790"/>
    <w:rsid w:val="005B4D07"/>
    <w:rsid w:val="005C43D6"/>
    <w:rsid w:val="005C5BEE"/>
    <w:rsid w:val="005E56D5"/>
    <w:rsid w:val="00611F68"/>
    <w:rsid w:val="0061230F"/>
    <w:rsid w:val="00633003"/>
    <w:rsid w:val="00646794"/>
    <w:rsid w:val="00646C9D"/>
    <w:rsid w:val="0065161D"/>
    <w:rsid w:val="00653224"/>
    <w:rsid w:val="0066154E"/>
    <w:rsid w:val="0067083E"/>
    <w:rsid w:val="006868E5"/>
    <w:rsid w:val="00687C6C"/>
    <w:rsid w:val="00690D99"/>
    <w:rsid w:val="006B3088"/>
    <w:rsid w:val="006B6DC1"/>
    <w:rsid w:val="006D4106"/>
    <w:rsid w:val="006D4EB8"/>
    <w:rsid w:val="006E6B24"/>
    <w:rsid w:val="006F2E57"/>
    <w:rsid w:val="006F6F0B"/>
    <w:rsid w:val="00705D0C"/>
    <w:rsid w:val="007165F8"/>
    <w:rsid w:val="00730C9F"/>
    <w:rsid w:val="00761FA4"/>
    <w:rsid w:val="00773764"/>
    <w:rsid w:val="00776882"/>
    <w:rsid w:val="0078036E"/>
    <w:rsid w:val="0079076F"/>
    <w:rsid w:val="007971A5"/>
    <w:rsid w:val="00797A85"/>
    <w:rsid w:val="007A0FEA"/>
    <w:rsid w:val="007B30E4"/>
    <w:rsid w:val="007B4595"/>
    <w:rsid w:val="007B7A76"/>
    <w:rsid w:val="007E6518"/>
    <w:rsid w:val="00802D55"/>
    <w:rsid w:val="00803182"/>
    <w:rsid w:val="00814C94"/>
    <w:rsid w:val="0082034A"/>
    <w:rsid w:val="0082552B"/>
    <w:rsid w:val="008357AB"/>
    <w:rsid w:val="00837A38"/>
    <w:rsid w:val="00842AB9"/>
    <w:rsid w:val="0086733B"/>
    <w:rsid w:val="00871981"/>
    <w:rsid w:val="00875A16"/>
    <w:rsid w:val="00886D80"/>
    <w:rsid w:val="00895298"/>
    <w:rsid w:val="008B5703"/>
    <w:rsid w:val="009028D6"/>
    <w:rsid w:val="00903FA1"/>
    <w:rsid w:val="009059A3"/>
    <w:rsid w:val="00913D46"/>
    <w:rsid w:val="009215AD"/>
    <w:rsid w:val="00930B43"/>
    <w:rsid w:val="00932A6E"/>
    <w:rsid w:val="00972AA9"/>
    <w:rsid w:val="00977569"/>
    <w:rsid w:val="00993025"/>
    <w:rsid w:val="009B744C"/>
    <w:rsid w:val="009E1297"/>
    <w:rsid w:val="009E158A"/>
    <w:rsid w:val="009E2AED"/>
    <w:rsid w:val="009F7BE7"/>
    <w:rsid w:val="00A04D16"/>
    <w:rsid w:val="00A0659C"/>
    <w:rsid w:val="00A132D9"/>
    <w:rsid w:val="00A645A4"/>
    <w:rsid w:val="00A74841"/>
    <w:rsid w:val="00A86AD3"/>
    <w:rsid w:val="00AA02DE"/>
    <w:rsid w:val="00AA66D9"/>
    <w:rsid w:val="00AA698B"/>
    <w:rsid w:val="00AB1025"/>
    <w:rsid w:val="00AB7B11"/>
    <w:rsid w:val="00AD2715"/>
    <w:rsid w:val="00AE0AE2"/>
    <w:rsid w:val="00AE6410"/>
    <w:rsid w:val="00AF07E1"/>
    <w:rsid w:val="00AF568F"/>
    <w:rsid w:val="00B03E12"/>
    <w:rsid w:val="00B1333D"/>
    <w:rsid w:val="00B13746"/>
    <w:rsid w:val="00B2104D"/>
    <w:rsid w:val="00B23B23"/>
    <w:rsid w:val="00B4293D"/>
    <w:rsid w:val="00B55867"/>
    <w:rsid w:val="00B60A3C"/>
    <w:rsid w:val="00B63365"/>
    <w:rsid w:val="00B633EA"/>
    <w:rsid w:val="00B65B82"/>
    <w:rsid w:val="00B730E1"/>
    <w:rsid w:val="00B75EFD"/>
    <w:rsid w:val="00B771DE"/>
    <w:rsid w:val="00B8031F"/>
    <w:rsid w:val="00B84478"/>
    <w:rsid w:val="00B97205"/>
    <w:rsid w:val="00BA0BB9"/>
    <w:rsid w:val="00BA3647"/>
    <w:rsid w:val="00BA7585"/>
    <w:rsid w:val="00BE41E1"/>
    <w:rsid w:val="00C00BB9"/>
    <w:rsid w:val="00C14D2D"/>
    <w:rsid w:val="00C27A43"/>
    <w:rsid w:val="00C41882"/>
    <w:rsid w:val="00C41A53"/>
    <w:rsid w:val="00C43B2C"/>
    <w:rsid w:val="00C43C16"/>
    <w:rsid w:val="00C465CD"/>
    <w:rsid w:val="00C4666C"/>
    <w:rsid w:val="00C6436D"/>
    <w:rsid w:val="00C732E8"/>
    <w:rsid w:val="00C820F2"/>
    <w:rsid w:val="00C91ABD"/>
    <w:rsid w:val="00C9260A"/>
    <w:rsid w:val="00C95DA9"/>
    <w:rsid w:val="00C96ED1"/>
    <w:rsid w:val="00CA2399"/>
    <w:rsid w:val="00CA644B"/>
    <w:rsid w:val="00CB4EE7"/>
    <w:rsid w:val="00CD2232"/>
    <w:rsid w:val="00CD4F02"/>
    <w:rsid w:val="00CE3CA3"/>
    <w:rsid w:val="00CF09BA"/>
    <w:rsid w:val="00D00528"/>
    <w:rsid w:val="00D05CF0"/>
    <w:rsid w:val="00D12EE5"/>
    <w:rsid w:val="00D20860"/>
    <w:rsid w:val="00D429E4"/>
    <w:rsid w:val="00D447A5"/>
    <w:rsid w:val="00D47A21"/>
    <w:rsid w:val="00D5114E"/>
    <w:rsid w:val="00D518D6"/>
    <w:rsid w:val="00D5379D"/>
    <w:rsid w:val="00D86647"/>
    <w:rsid w:val="00DA264D"/>
    <w:rsid w:val="00DB427A"/>
    <w:rsid w:val="00DD2919"/>
    <w:rsid w:val="00DD564A"/>
    <w:rsid w:val="00DD7870"/>
    <w:rsid w:val="00DE3B76"/>
    <w:rsid w:val="00DF5981"/>
    <w:rsid w:val="00E0137A"/>
    <w:rsid w:val="00E034AB"/>
    <w:rsid w:val="00E1672A"/>
    <w:rsid w:val="00E170F5"/>
    <w:rsid w:val="00E1726C"/>
    <w:rsid w:val="00E32236"/>
    <w:rsid w:val="00E44702"/>
    <w:rsid w:val="00E504C7"/>
    <w:rsid w:val="00E75807"/>
    <w:rsid w:val="00E90CCE"/>
    <w:rsid w:val="00E96FD0"/>
    <w:rsid w:val="00EA195B"/>
    <w:rsid w:val="00EB3AD5"/>
    <w:rsid w:val="00EB4626"/>
    <w:rsid w:val="00EB4984"/>
    <w:rsid w:val="00ED580E"/>
    <w:rsid w:val="00EE27F6"/>
    <w:rsid w:val="00EF46A7"/>
    <w:rsid w:val="00F00B3F"/>
    <w:rsid w:val="00F067EC"/>
    <w:rsid w:val="00F205C8"/>
    <w:rsid w:val="00F318BA"/>
    <w:rsid w:val="00F5629F"/>
    <w:rsid w:val="00F63D07"/>
    <w:rsid w:val="00F65E60"/>
    <w:rsid w:val="00F70022"/>
    <w:rsid w:val="00F76A13"/>
    <w:rsid w:val="00F80CBA"/>
    <w:rsid w:val="00F82F53"/>
    <w:rsid w:val="00F87AF4"/>
    <w:rsid w:val="00FA2218"/>
    <w:rsid w:val="00FB07E7"/>
    <w:rsid w:val="00FC6383"/>
    <w:rsid w:val="00FC6425"/>
    <w:rsid w:val="00FD089C"/>
    <w:rsid w:val="00FE1946"/>
    <w:rsid w:val="00FE5A6B"/>
    <w:rsid w:val="00FF0FE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E37BF0"/>
  <w15:chartTrackingRefBased/>
  <w15:docId w15:val="{29F723EC-9783-6447-8045-E84583C1DE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4D2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1B44A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558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16112F"/>
    <w:pPr>
      <w:spacing w:before="100" w:beforeAutospacing="1" w:after="100" w:afterAutospacing="1"/>
    </w:pPr>
  </w:style>
  <w:style w:type="character" w:customStyle="1" w:styleId="Heading1Char">
    <w:name w:val="Heading 1 Char"/>
    <w:basedOn w:val="DefaultParagraphFont"/>
    <w:link w:val="Heading1"/>
    <w:uiPriority w:val="9"/>
    <w:rsid w:val="001B44A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501EFE"/>
    <w:rPr>
      <w:color w:val="0563C1" w:themeColor="hyperlink"/>
      <w:u w:val="single"/>
    </w:rPr>
  </w:style>
  <w:style w:type="character" w:styleId="UnresolvedMention">
    <w:name w:val="Unresolved Mention"/>
    <w:basedOn w:val="DefaultParagraphFont"/>
    <w:uiPriority w:val="99"/>
    <w:semiHidden/>
    <w:unhideWhenUsed/>
    <w:rsid w:val="00501EFE"/>
    <w:rPr>
      <w:color w:val="605E5C"/>
      <w:shd w:val="clear" w:color="auto" w:fill="E1DFDD"/>
    </w:rPr>
  </w:style>
  <w:style w:type="character" w:customStyle="1" w:styleId="rephrasesentence">
    <w:name w:val="rephrase__sentence"/>
    <w:basedOn w:val="DefaultParagraphFont"/>
    <w:rsid w:val="006868E5"/>
  </w:style>
  <w:style w:type="character" w:customStyle="1" w:styleId="Heading3Char">
    <w:name w:val="Heading 3 Char"/>
    <w:basedOn w:val="DefaultParagraphFont"/>
    <w:link w:val="Heading3"/>
    <w:uiPriority w:val="9"/>
    <w:semiHidden/>
    <w:rsid w:val="00B55867"/>
    <w:rPr>
      <w:rFonts w:asciiTheme="majorHAnsi" w:eastAsiaTheme="majorEastAsia" w:hAnsiTheme="majorHAnsi" w:cstheme="majorBidi"/>
      <w:color w:val="1F3763" w:themeColor="accent1" w:themeShade="7F"/>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4897">
      <w:bodyDiv w:val="1"/>
      <w:marLeft w:val="0"/>
      <w:marRight w:val="0"/>
      <w:marTop w:val="0"/>
      <w:marBottom w:val="0"/>
      <w:divBdr>
        <w:top w:val="none" w:sz="0" w:space="0" w:color="auto"/>
        <w:left w:val="none" w:sz="0" w:space="0" w:color="auto"/>
        <w:bottom w:val="none" w:sz="0" w:space="0" w:color="auto"/>
        <w:right w:val="none" w:sz="0" w:space="0" w:color="auto"/>
      </w:divBdr>
      <w:divsChild>
        <w:div w:id="1102381883">
          <w:marLeft w:val="0"/>
          <w:marRight w:val="0"/>
          <w:marTop w:val="0"/>
          <w:marBottom w:val="0"/>
          <w:divBdr>
            <w:top w:val="none" w:sz="0" w:space="0" w:color="auto"/>
            <w:left w:val="none" w:sz="0" w:space="0" w:color="auto"/>
            <w:bottom w:val="none" w:sz="0" w:space="0" w:color="auto"/>
            <w:right w:val="none" w:sz="0" w:space="0" w:color="auto"/>
          </w:divBdr>
          <w:divsChild>
            <w:div w:id="1364402160">
              <w:marLeft w:val="0"/>
              <w:marRight w:val="0"/>
              <w:marTop w:val="0"/>
              <w:marBottom w:val="0"/>
              <w:divBdr>
                <w:top w:val="none" w:sz="0" w:space="0" w:color="auto"/>
                <w:left w:val="none" w:sz="0" w:space="0" w:color="auto"/>
                <w:bottom w:val="none" w:sz="0" w:space="0" w:color="auto"/>
                <w:right w:val="none" w:sz="0" w:space="0" w:color="auto"/>
              </w:divBdr>
              <w:divsChild>
                <w:div w:id="292291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67228">
      <w:bodyDiv w:val="1"/>
      <w:marLeft w:val="0"/>
      <w:marRight w:val="0"/>
      <w:marTop w:val="0"/>
      <w:marBottom w:val="0"/>
      <w:divBdr>
        <w:top w:val="none" w:sz="0" w:space="0" w:color="auto"/>
        <w:left w:val="none" w:sz="0" w:space="0" w:color="auto"/>
        <w:bottom w:val="none" w:sz="0" w:space="0" w:color="auto"/>
        <w:right w:val="none" w:sz="0" w:space="0" w:color="auto"/>
      </w:divBdr>
    </w:div>
    <w:div w:id="80150976">
      <w:bodyDiv w:val="1"/>
      <w:marLeft w:val="0"/>
      <w:marRight w:val="0"/>
      <w:marTop w:val="0"/>
      <w:marBottom w:val="0"/>
      <w:divBdr>
        <w:top w:val="none" w:sz="0" w:space="0" w:color="auto"/>
        <w:left w:val="none" w:sz="0" w:space="0" w:color="auto"/>
        <w:bottom w:val="none" w:sz="0" w:space="0" w:color="auto"/>
        <w:right w:val="none" w:sz="0" w:space="0" w:color="auto"/>
      </w:divBdr>
      <w:divsChild>
        <w:div w:id="2096828117">
          <w:marLeft w:val="0"/>
          <w:marRight w:val="0"/>
          <w:marTop w:val="0"/>
          <w:marBottom w:val="0"/>
          <w:divBdr>
            <w:top w:val="none" w:sz="0" w:space="0" w:color="auto"/>
            <w:left w:val="none" w:sz="0" w:space="0" w:color="auto"/>
            <w:bottom w:val="none" w:sz="0" w:space="0" w:color="auto"/>
            <w:right w:val="none" w:sz="0" w:space="0" w:color="auto"/>
          </w:divBdr>
          <w:divsChild>
            <w:div w:id="150214661">
              <w:marLeft w:val="0"/>
              <w:marRight w:val="0"/>
              <w:marTop w:val="0"/>
              <w:marBottom w:val="0"/>
              <w:divBdr>
                <w:top w:val="none" w:sz="0" w:space="0" w:color="auto"/>
                <w:left w:val="none" w:sz="0" w:space="0" w:color="auto"/>
                <w:bottom w:val="none" w:sz="0" w:space="0" w:color="auto"/>
                <w:right w:val="none" w:sz="0" w:space="0" w:color="auto"/>
              </w:divBdr>
              <w:divsChild>
                <w:div w:id="682324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6302">
      <w:bodyDiv w:val="1"/>
      <w:marLeft w:val="0"/>
      <w:marRight w:val="0"/>
      <w:marTop w:val="0"/>
      <w:marBottom w:val="0"/>
      <w:divBdr>
        <w:top w:val="none" w:sz="0" w:space="0" w:color="auto"/>
        <w:left w:val="none" w:sz="0" w:space="0" w:color="auto"/>
        <w:bottom w:val="none" w:sz="0" w:space="0" w:color="auto"/>
        <w:right w:val="none" w:sz="0" w:space="0" w:color="auto"/>
      </w:divBdr>
    </w:div>
    <w:div w:id="113713594">
      <w:bodyDiv w:val="1"/>
      <w:marLeft w:val="0"/>
      <w:marRight w:val="0"/>
      <w:marTop w:val="0"/>
      <w:marBottom w:val="0"/>
      <w:divBdr>
        <w:top w:val="none" w:sz="0" w:space="0" w:color="auto"/>
        <w:left w:val="none" w:sz="0" w:space="0" w:color="auto"/>
        <w:bottom w:val="none" w:sz="0" w:space="0" w:color="auto"/>
        <w:right w:val="none" w:sz="0" w:space="0" w:color="auto"/>
      </w:divBdr>
    </w:div>
    <w:div w:id="214583608">
      <w:bodyDiv w:val="1"/>
      <w:marLeft w:val="0"/>
      <w:marRight w:val="0"/>
      <w:marTop w:val="0"/>
      <w:marBottom w:val="0"/>
      <w:divBdr>
        <w:top w:val="none" w:sz="0" w:space="0" w:color="auto"/>
        <w:left w:val="none" w:sz="0" w:space="0" w:color="auto"/>
        <w:bottom w:val="none" w:sz="0" w:space="0" w:color="auto"/>
        <w:right w:val="none" w:sz="0" w:space="0" w:color="auto"/>
      </w:divBdr>
    </w:div>
    <w:div w:id="218788554">
      <w:bodyDiv w:val="1"/>
      <w:marLeft w:val="0"/>
      <w:marRight w:val="0"/>
      <w:marTop w:val="0"/>
      <w:marBottom w:val="0"/>
      <w:divBdr>
        <w:top w:val="none" w:sz="0" w:space="0" w:color="auto"/>
        <w:left w:val="none" w:sz="0" w:space="0" w:color="auto"/>
        <w:bottom w:val="none" w:sz="0" w:space="0" w:color="auto"/>
        <w:right w:val="none" w:sz="0" w:space="0" w:color="auto"/>
      </w:divBdr>
    </w:div>
    <w:div w:id="222956423">
      <w:bodyDiv w:val="1"/>
      <w:marLeft w:val="0"/>
      <w:marRight w:val="0"/>
      <w:marTop w:val="0"/>
      <w:marBottom w:val="0"/>
      <w:divBdr>
        <w:top w:val="none" w:sz="0" w:space="0" w:color="auto"/>
        <w:left w:val="none" w:sz="0" w:space="0" w:color="auto"/>
        <w:bottom w:val="none" w:sz="0" w:space="0" w:color="auto"/>
        <w:right w:val="none" w:sz="0" w:space="0" w:color="auto"/>
      </w:divBdr>
    </w:div>
    <w:div w:id="251474779">
      <w:bodyDiv w:val="1"/>
      <w:marLeft w:val="0"/>
      <w:marRight w:val="0"/>
      <w:marTop w:val="0"/>
      <w:marBottom w:val="0"/>
      <w:divBdr>
        <w:top w:val="none" w:sz="0" w:space="0" w:color="auto"/>
        <w:left w:val="none" w:sz="0" w:space="0" w:color="auto"/>
        <w:bottom w:val="none" w:sz="0" w:space="0" w:color="auto"/>
        <w:right w:val="none" w:sz="0" w:space="0" w:color="auto"/>
      </w:divBdr>
    </w:div>
    <w:div w:id="284310900">
      <w:bodyDiv w:val="1"/>
      <w:marLeft w:val="0"/>
      <w:marRight w:val="0"/>
      <w:marTop w:val="0"/>
      <w:marBottom w:val="0"/>
      <w:divBdr>
        <w:top w:val="none" w:sz="0" w:space="0" w:color="auto"/>
        <w:left w:val="none" w:sz="0" w:space="0" w:color="auto"/>
        <w:bottom w:val="none" w:sz="0" w:space="0" w:color="auto"/>
        <w:right w:val="none" w:sz="0" w:space="0" w:color="auto"/>
      </w:divBdr>
    </w:div>
    <w:div w:id="326174391">
      <w:bodyDiv w:val="1"/>
      <w:marLeft w:val="0"/>
      <w:marRight w:val="0"/>
      <w:marTop w:val="0"/>
      <w:marBottom w:val="0"/>
      <w:divBdr>
        <w:top w:val="none" w:sz="0" w:space="0" w:color="auto"/>
        <w:left w:val="none" w:sz="0" w:space="0" w:color="auto"/>
        <w:bottom w:val="none" w:sz="0" w:space="0" w:color="auto"/>
        <w:right w:val="none" w:sz="0" w:space="0" w:color="auto"/>
      </w:divBdr>
    </w:div>
    <w:div w:id="345837196">
      <w:bodyDiv w:val="1"/>
      <w:marLeft w:val="0"/>
      <w:marRight w:val="0"/>
      <w:marTop w:val="0"/>
      <w:marBottom w:val="0"/>
      <w:divBdr>
        <w:top w:val="none" w:sz="0" w:space="0" w:color="auto"/>
        <w:left w:val="none" w:sz="0" w:space="0" w:color="auto"/>
        <w:bottom w:val="none" w:sz="0" w:space="0" w:color="auto"/>
        <w:right w:val="none" w:sz="0" w:space="0" w:color="auto"/>
      </w:divBdr>
    </w:div>
    <w:div w:id="348414197">
      <w:bodyDiv w:val="1"/>
      <w:marLeft w:val="0"/>
      <w:marRight w:val="0"/>
      <w:marTop w:val="0"/>
      <w:marBottom w:val="0"/>
      <w:divBdr>
        <w:top w:val="none" w:sz="0" w:space="0" w:color="auto"/>
        <w:left w:val="none" w:sz="0" w:space="0" w:color="auto"/>
        <w:bottom w:val="none" w:sz="0" w:space="0" w:color="auto"/>
        <w:right w:val="none" w:sz="0" w:space="0" w:color="auto"/>
      </w:divBdr>
    </w:div>
    <w:div w:id="392507938">
      <w:bodyDiv w:val="1"/>
      <w:marLeft w:val="0"/>
      <w:marRight w:val="0"/>
      <w:marTop w:val="0"/>
      <w:marBottom w:val="0"/>
      <w:divBdr>
        <w:top w:val="none" w:sz="0" w:space="0" w:color="auto"/>
        <w:left w:val="none" w:sz="0" w:space="0" w:color="auto"/>
        <w:bottom w:val="none" w:sz="0" w:space="0" w:color="auto"/>
        <w:right w:val="none" w:sz="0" w:space="0" w:color="auto"/>
      </w:divBdr>
      <w:divsChild>
        <w:div w:id="395083575">
          <w:marLeft w:val="0"/>
          <w:marRight w:val="0"/>
          <w:marTop w:val="0"/>
          <w:marBottom w:val="0"/>
          <w:divBdr>
            <w:top w:val="none" w:sz="0" w:space="0" w:color="auto"/>
            <w:left w:val="none" w:sz="0" w:space="0" w:color="auto"/>
            <w:bottom w:val="none" w:sz="0" w:space="0" w:color="auto"/>
            <w:right w:val="none" w:sz="0" w:space="0" w:color="auto"/>
          </w:divBdr>
          <w:divsChild>
            <w:div w:id="1935934388">
              <w:marLeft w:val="0"/>
              <w:marRight w:val="0"/>
              <w:marTop w:val="0"/>
              <w:marBottom w:val="0"/>
              <w:divBdr>
                <w:top w:val="none" w:sz="0" w:space="0" w:color="auto"/>
                <w:left w:val="none" w:sz="0" w:space="0" w:color="auto"/>
                <w:bottom w:val="none" w:sz="0" w:space="0" w:color="auto"/>
                <w:right w:val="none" w:sz="0" w:space="0" w:color="auto"/>
              </w:divBdr>
              <w:divsChild>
                <w:div w:id="876891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663452">
      <w:bodyDiv w:val="1"/>
      <w:marLeft w:val="0"/>
      <w:marRight w:val="0"/>
      <w:marTop w:val="0"/>
      <w:marBottom w:val="0"/>
      <w:divBdr>
        <w:top w:val="none" w:sz="0" w:space="0" w:color="auto"/>
        <w:left w:val="none" w:sz="0" w:space="0" w:color="auto"/>
        <w:bottom w:val="none" w:sz="0" w:space="0" w:color="auto"/>
        <w:right w:val="none" w:sz="0" w:space="0" w:color="auto"/>
      </w:divBdr>
    </w:div>
    <w:div w:id="441733299">
      <w:bodyDiv w:val="1"/>
      <w:marLeft w:val="0"/>
      <w:marRight w:val="0"/>
      <w:marTop w:val="0"/>
      <w:marBottom w:val="0"/>
      <w:divBdr>
        <w:top w:val="none" w:sz="0" w:space="0" w:color="auto"/>
        <w:left w:val="none" w:sz="0" w:space="0" w:color="auto"/>
        <w:bottom w:val="none" w:sz="0" w:space="0" w:color="auto"/>
        <w:right w:val="none" w:sz="0" w:space="0" w:color="auto"/>
      </w:divBdr>
    </w:div>
    <w:div w:id="442770088">
      <w:bodyDiv w:val="1"/>
      <w:marLeft w:val="0"/>
      <w:marRight w:val="0"/>
      <w:marTop w:val="0"/>
      <w:marBottom w:val="0"/>
      <w:divBdr>
        <w:top w:val="none" w:sz="0" w:space="0" w:color="auto"/>
        <w:left w:val="none" w:sz="0" w:space="0" w:color="auto"/>
        <w:bottom w:val="none" w:sz="0" w:space="0" w:color="auto"/>
        <w:right w:val="none" w:sz="0" w:space="0" w:color="auto"/>
      </w:divBdr>
    </w:div>
    <w:div w:id="464200550">
      <w:bodyDiv w:val="1"/>
      <w:marLeft w:val="0"/>
      <w:marRight w:val="0"/>
      <w:marTop w:val="0"/>
      <w:marBottom w:val="0"/>
      <w:divBdr>
        <w:top w:val="none" w:sz="0" w:space="0" w:color="auto"/>
        <w:left w:val="none" w:sz="0" w:space="0" w:color="auto"/>
        <w:bottom w:val="none" w:sz="0" w:space="0" w:color="auto"/>
        <w:right w:val="none" w:sz="0" w:space="0" w:color="auto"/>
      </w:divBdr>
      <w:divsChild>
        <w:div w:id="1408764245">
          <w:marLeft w:val="0"/>
          <w:marRight w:val="0"/>
          <w:marTop w:val="0"/>
          <w:marBottom w:val="0"/>
          <w:divBdr>
            <w:top w:val="none" w:sz="0" w:space="0" w:color="auto"/>
            <w:left w:val="none" w:sz="0" w:space="0" w:color="auto"/>
            <w:bottom w:val="none" w:sz="0" w:space="0" w:color="auto"/>
            <w:right w:val="none" w:sz="0" w:space="0" w:color="auto"/>
          </w:divBdr>
          <w:divsChild>
            <w:div w:id="638343403">
              <w:marLeft w:val="0"/>
              <w:marRight w:val="0"/>
              <w:marTop w:val="0"/>
              <w:marBottom w:val="0"/>
              <w:divBdr>
                <w:top w:val="none" w:sz="0" w:space="0" w:color="auto"/>
                <w:left w:val="none" w:sz="0" w:space="0" w:color="auto"/>
                <w:bottom w:val="none" w:sz="0" w:space="0" w:color="auto"/>
                <w:right w:val="none" w:sz="0" w:space="0" w:color="auto"/>
              </w:divBdr>
              <w:divsChild>
                <w:div w:id="183553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8310472">
      <w:bodyDiv w:val="1"/>
      <w:marLeft w:val="0"/>
      <w:marRight w:val="0"/>
      <w:marTop w:val="0"/>
      <w:marBottom w:val="0"/>
      <w:divBdr>
        <w:top w:val="none" w:sz="0" w:space="0" w:color="auto"/>
        <w:left w:val="none" w:sz="0" w:space="0" w:color="auto"/>
        <w:bottom w:val="none" w:sz="0" w:space="0" w:color="auto"/>
        <w:right w:val="none" w:sz="0" w:space="0" w:color="auto"/>
      </w:divBdr>
    </w:div>
    <w:div w:id="483132220">
      <w:bodyDiv w:val="1"/>
      <w:marLeft w:val="0"/>
      <w:marRight w:val="0"/>
      <w:marTop w:val="0"/>
      <w:marBottom w:val="0"/>
      <w:divBdr>
        <w:top w:val="none" w:sz="0" w:space="0" w:color="auto"/>
        <w:left w:val="none" w:sz="0" w:space="0" w:color="auto"/>
        <w:bottom w:val="none" w:sz="0" w:space="0" w:color="auto"/>
        <w:right w:val="none" w:sz="0" w:space="0" w:color="auto"/>
      </w:divBdr>
    </w:div>
    <w:div w:id="489910033">
      <w:bodyDiv w:val="1"/>
      <w:marLeft w:val="0"/>
      <w:marRight w:val="0"/>
      <w:marTop w:val="0"/>
      <w:marBottom w:val="0"/>
      <w:divBdr>
        <w:top w:val="none" w:sz="0" w:space="0" w:color="auto"/>
        <w:left w:val="none" w:sz="0" w:space="0" w:color="auto"/>
        <w:bottom w:val="none" w:sz="0" w:space="0" w:color="auto"/>
        <w:right w:val="none" w:sz="0" w:space="0" w:color="auto"/>
      </w:divBdr>
      <w:divsChild>
        <w:div w:id="1331564836">
          <w:marLeft w:val="0"/>
          <w:marRight w:val="0"/>
          <w:marTop w:val="0"/>
          <w:marBottom w:val="0"/>
          <w:divBdr>
            <w:top w:val="none" w:sz="0" w:space="0" w:color="auto"/>
            <w:left w:val="none" w:sz="0" w:space="0" w:color="auto"/>
            <w:bottom w:val="none" w:sz="0" w:space="0" w:color="auto"/>
            <w:right w:val="none" w:sz="0" w:space="0" w:color="auto"/>
          </w:divBdr>
          <w:divsChild>
            <w:div w:id="192308333">
              <w:marLeft w:val="0"/>
              <w:marRight w:val="0"/>
              <w:marTop w:val="0"/>
              <w:marBottom w:val="0"/>
              <w:divBdr>
                <w:top w:val="none" w:sz="0" w:space="0" w:color="auto"/>
                <w:left w:val="none" w:sz="0" w:space="0" w:color="auto"/>
                <w:bottom w:val="none" w:sz="0" w:space="0" w:color="auto"/>
                <w:right w:val="none" w:sz="0" w:space="0" w:color="auto"/>
              </w:divBdr>
              <w:divsChild>
                <w:div w:id="129409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1886628">
      <w:bodyDiv w:val="1"/>
      <w:marLeft w:val="0"/>
      <w:marRight w:val="0"/>
      <w:marTop w:val="0"/>
      <w:marBottom w:val="0"/>
      <w:divBdr>
        <w:top w:val="none" w:sz="0" w:space="0" w:color="auto"/>
        <w:left w:val="none" w:sz="0" w:space="0" w:color="auto"/>
        <w:bottom w:val="none" w:sz="0" w:space="0" w:color="auto"/>
        <w:right w:val="none" w:sz="0" w:space="0" w:color="auto"/>
      </w:divBdr>
    </w:div>
    <w:div w:id="576401470">
      <w:bodyDiv w:val="1"/>
      <w:marLeft w:val="0"/>
      <w:marRight w:val="0"/>
      <w:marTop w:val="0"/>
      <w:marBottom w:val="0"/>
      <w:divBdr>
        <w:top w:val="none" w:sz="0" w:space="0" w:color="auto"/>
        <w:left w:val="none" w:sz="0" w:space="0" w:color="auto"/>
        <w:bottom w:val="none" w:sz="0" w:space="0" w:color="auto"/>
        <w:right w:val="none" w:sz="0" w:space="0" w:color="auto"/>
      </w:divBdr>
    </w:div>
    <w:div w:id="580020659">
      <w:bodyDiv w:val="1"/>
      <w:marLeft w:val="0"/>
      <w:marRight w:val="0"/>
      <w:marTop w:val="0"/>
      <w:marBottom w:val="0"/>
      <w:divBdr>
        <w:top w:val="none" w:sz="0" w:space="0" w:color="auto"/>
        <w:left w:val="none" w:sz="0" w:space="0" w:color="auto"/>
        <w:bottom w:val="none" w:sz="0" w:space="0" w:color="auto"/>
        <w:right w:val="none" w:sz="0" w:space="0" w:color="auto"/>
      </w:divBdr>
      <w:divsChild>
        <w:div w:id="1669675610">
          <w:marLeft w:val="0"/>
          <w:marRight w:val="0"/>
          <w:marTop w:val="0"/>
          <w:marBottom w:val="0"/>
          <w:divBdr>
            <w:top w:val="none" w:sz="0" w:space="0" w:color="auto"/>
            <w:left w:val="none" w:sz="0" w:space="0" w:color="auto"/>
            <w:bottom w:val="none" w:sz="0" w:space="0" w:color="auto"/>
            <w:right w:val="none" w:sz="0" w:space="0" w:color="auto"/>
          </w:divBdr>
          <w:divsChild>
            <w:div w:id="1070496846">
              <w:marLeft w:val="0"/>
              <w:marRight w:val="0"/>
              <w:marTop w:val="0"/>
              <w:marBottom w:val="0"/>
              <w:divBdr>
                <w:top w:val="none" w:sz="0" w:space="0" w:color="auto"/>
                <w:left w:val="none" w:sz="0" w:space="0" w:color="auto"/>
                <w:bottom w:val="none" w:sz="0" w:space="0" w:color="auto"/>
                <w:right w:val="none" w:sz="0" w:space="0" w:color="auto"/>
              </w:divBdr>
              <w:divsChild>
                <w:div w:id="1923639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4653574">
      <w:bodyDiv w:val="1"/>
      <w:marLeft w:val="0"/>
      <w:marRight w:val="0"/>
      <w:marTop w:val="0"/>
      <w:marBottom w:val="0"/>
      <w:divBdr>
        <w:top w:val="none" w:sz="0" w:space="0" w:color="auto"/>
        <w:left w:val="none" w:sz="0" w:space="0" w:color="auto"/>
        <w:bottom w:val="none" w:sz="0" w:space="0" w:color="auto"/>
        <w:right w:val="none" w:sz="0" w:space="0" w:color="auto"/>
      </w:divBdr>
    </w:div>
    <w:div w:id="623852525">
      <w:bodyDiv w:val="1"/>
      <w:marLeft w:val="0"/>
      <w:marRight w:val="0"/>
      <w:marTop w:val="0"/>
      <w:marBottom w:val="0"/>
      <w:divBdr>
        <w:top w:val="none" w:sz="0" w:space="0" w:color="auto"/>
        <w:left w:val="none" w:sz="0" w:space="0" w:color="auto"/>
        <w:bottom w:val="none" w:sz="0" w:space="0" w:color="auto"/>
        <w:right w:val="none" w:sz="0" w:space="0" w:color="auto"/>
      </w:divBdr>
    </w:div>
    <w:div w:id="688485745">
      <w:bodyDiv w:val="1"/>
      <w:marLeft w:val="0"/>
      <w:marRight w:val="0"/>
      <w:marTop w:val="0"/>
      <w:marBottom w:val="0"/>
      <w:divBdr>
        <w:top w:val="none" w:sz="0" w:space="0" w:color="auto"/>
        <w:left w:val="none" w:sz="0" w:space="0" w:color="auto"/>
        <w:bottom w:val="none" w:sz="0" w:space="0" w:color="auto"/>
        <w:right w:val="none" w:sz="0" w:space="0" w:color="auto"/>
      </w:divBdr>
    </w:div>
    <w:div w:id="693502581">
      <w:bodyDiv w:val="1"/>
      <w:marLeft w:val="0"/>
      <w:marRight w:val="0"/>
      <w:marTop w:val="0"/>
      <w:marBottom w:val="0"/>
      <w:divBdr>
        <w:top w:val="none" w:sz="0" w:space="0" w:color="auto"/>
        <w:left w:val="none" w:sz="0" w:space="0" w:color="auto"/>
        <w:bottom w:val="none" w:sz="0" w:space="0" w:color="auto"/>
        <w:right w:val="none" w:sz="0" w:space="0" w:color="auto"/>
      </w:divBdr>
    </w:div>
    <w:div w:id="701252770">
      <w:bodyDiv w:val="1"/>
      <w:marLeft w:val="0"/>
      <w:marRight w:val="0"/>
      <w:marTop w:val="0"/>
      <w:marBottom w:val="0"/>
      <w:divBdr>
        <w:top w:val="none" w:sz="0" w:space="0" w:color="auto"/>
        <w:left w:val="none" w:sz="0" w:space="0" w:color="auto"/>
        <w:bottom w:val="none" w:sz="0" w:space="0" w:color="auto"/>
        <w:right w:val="none" w:sz="0" w:space="0" w:color="auto"/>
      </w:divBdr>
      <w:divsChild>
        <w:div w:id="830177126">
          <w:marLeft w:val="0"/>
          <w:marRight w:val="0"/>
          <w:marTop w:val="0"/>
          <w:marBottom w:val="0"/>
          <w:divBdr>
            <w:top w:val="none" w:sz="0" w:space="0" w:color="auto"/>
            <w:left w:val="none" w:sz="0" w:space="0" w:color="auto"/>
            <w:bottom w:val="none" w:sz="0" w:space="0" w:color="auto"/>
            <w:right w:val="none" w:sz="0" w:space="0" w:color="auto"/>
          </w:divBdr>
          <w:divsChild>
            <w:div w:id="1862352888">
              <w:marLeft w:val="0"/>
              <w:marRight w:val="0"/>
              <w:marTop w:val="0"/>
              <w:marBottom w:val="0"/>
              <w:divBdr>
                <w:top w:val="none" w:sz="0" w:space="0" w:color="auto"/>
                <w:left w:val="none" w:sz="0" w:space="0" w:color="auto"/>
                <w:bottom w:val="none" w:sz="0" w:space="0" w:color="auto"/>
                <w:right w:val="none" w:sz="0" w:space="0" w:color="auto"/>
              </w:divBdr>
              <w:divsChild>
                <w:div w:id="1945109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709706">
      <w:bodyDiv w:val="1"/>
      <w:marLeft w:val="0"/>
      <w:marRight w:val="0"/>
      <w:marTop w:val="0"/>
      <w:marBottom w:val="0"/>
      <w:divBdr>
        <w:top w:val="none" w:sz="0" w:space="0" w:color="auto"/>
        <w:left w:val="none" w:sz="0" w:space="0" w:color="auto"/>
        <w:bottom w:val="none" w:sz="0" w:space="0" w:color="auto"/>
        <w:right w:val="none" w:sz="0" w:space="0" w:color="auto"/>
      </w:divBdr>
    </w:div>
    <w:div w:id="709493338">
      <w:bodyDiv w:val="1"/>
      <w:marLeft w:val="0"/>
      <w:marRight w:val="0"/>
      <w:marTop w:val="0"/>
      <w:marBottom w:val="0"/>
      <w:divBdr>
        <w:top w:val="none" w:sz="0" w:space="0" w:color="auto"/>
        <w:left w:val="none" w:sz="0" w:space="0" w:color="auto"/>
        <w:bottom w:val="none" w:sz="0" w:space="0" w:color="auto"/>
        <w:right w:val="none" w:sz="0" w:space="0" w:color="auto"/>
      </w:divBdr>
      <w:divsChild>
        <w:div w:id="1384020246">
          <w:marLeft w:val="0"/>
          <w:marRight w:val="0"/>
          <w:marTop w:val="0"/>
          <w:marBottom w:val="0"/>
          <w:divBdr>
            <w:top w:val="none" w:sz="0" w:space="0" w:color="auto"/>
            <w:left w:val="none" w:sz="0" w:space="0" w:color="auto"/>
            <w:bottom w:val="none" w:sz="0" w:space="0" w:color="auto"/>
            <w:right w:val="none" w:sz="0" w:space="0" w:color="auto"/>
          </w:divBdr>
          <w:divsChild>
            <w:div w:id="1982886119">
              <w:marLeft w:val="0"/>
              <w:marRight w:val="0"/>
              <w:marTop w:val="0"/>
              <w:marBottom w:val="0"/>
              <w:divBdr>
                <w:top w:val="none" w:sz="0" w:space="0" w:color="auto"/>
                <w:left w:val="none" w:sz="0" w:space="0" w:color="auto"/>
                <w:bottom w:val="none" w:sz="0" w:space="0" w:color="auto"/>
                <w:right w:val="none" w:sz="0" w:space="0" w:color="auto"/>
              </w:divBdr>
              <w:divsChild>
                <w:div w:id="1353536918">
                  <w:marLeft w:val="0"/>
                  <w:marRight w:val="0"/>
                  <w:marTop w:val="0"/>
                  <w:marBottom w:val="0"/>
                  <w:divBdr>
                    <w:top w:val="none" w:sz="0" w:space="0" w:color="auto"/>
                    <w:left w:val="none" w:sz="0" w:space="0" w:color="auto"/>
                    <w:bottom w:val="none" w:sz="0" w:space="0" w:color="auto"/>
                    <w:right w:val="none" w:sz="0" w:space="0" w:color="auto"/>
                  </w:divBdr>
                </w:div>
              </w:divsChild>
            </w:div>
            <w:div w:id="520358401">
              <w:marLeft w:val="0"/>
              <w:marRight w:val="0"/>
              <w:marTop w:val="0"/>
              <w:marBottom w:val="0"/>
              <w:divBdr>
                <w:top w:val="none" w:sz="0" w:space="0" w:color="auto"/>
                <w:left w:val="none" w:sz="0" w:space="0" w:color="auto"/>
                <w:bottom w:val="none" w:sz="0" w:space="0" w:color="auto"/>
                <w:right w:val="none" w:sz="0" w:space="0" w:color="auto"/>
              </w:divBdr>
              <w:divsChild>
                <w:div w:id="102962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458">
          <w:marLeft w:val="0"/>
          <w:marRight w:val="0"/>
          <w:marTop w:val="0"/>
          <w:marBottom w:val="0"/>
          <w:divBdr>
            <w:top w:val="none" w:sz="0" w:space="0" w:color="auto"/>
            <w:left w:val="none" w:sz="0" w:space="0" w:color="auto"/>
            <w:bottom w:val="none" w:sz="0" w:space="0" w:color="auto"/>
            <w:right w:val="none" w:sz="0" w:space="0" w:color="auto"/>
          </w:divBdr>
          <w:divsChild>
            <w:div w:id="78211177">
              <w:marLeft w:val="0"/>
              <w:marRight w:val="0"/>
              <w:marTop w:val="0"/>
              <w:marBottom w:val="0"/>
              <w:divBdr>
                <w:top w:val="none" w:sz="0" w:space="0" w:color="auto"/>
                <w:left w:val="none" w:sz="0" w:space="0" w:color="auto"/>
                <w:bottom w:val="none" w:sz="0" w:space="0" w:color="auto"/>
                <w:right w:val="none" w:sz="0" w:space="0" w:color="auto"/>
              </w:divBdr>
              <w:divsChild>
                <w:div w:id="169753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7096999">
      <w:bodyDiv w:val="1"/>
      <w:marLeft w:val="0"/>
      <w:marRight w:val="0"/>
      <w:marTop w:val="0"/>
      <w:marBottom w:val="0"/>
      <w:divBdr>
        <w:top w:val="none" w:sz="0" w:space="0" w:color="auto"/>
        <w:left w:val="none" w:sz="0" w:space="0" w:color="auto"/>
        <w:bottom w:val="none" w:sz="0" w:space="0" w:color="auto"/>
        <w:right w:val="none" w:sz="0" w:space="0" w:color="auto"/>
      </w:divBdr>
    </w:div>
    <w:div w:id="732891333">
      <w:bodyDiv w:val="1"/>
      <w:marLeft w:val="0"/>
      <w:marRight w:val="0"/>
      <w:marTop w:val="0"/>
      <w:marBottom w:val="0"/>
      <w:divBdr>
        <w:top w:val="none" w:sz="0" w:space="0" w:color="auto"/>
        <w:left w:val="none" w:sz="0" w:space="0" w:color="auto"/>
        <w:bottom w:val="none" w:sz="0" w:space="0" w:color="auto"/>
        <w:right w:val="none" w:sz="0" w:space="0" w:color="auto"/>
      </w:divBdr>
      <w:divsChild>
        <w:div w:id="854810378">
          <w:marLeft w:val="0"/>
          <w:marRight w:val="0"/>
          <w:marTop w:val="0"/>
          <w:marBottom w:val="0"/>
          <w:divBdr>
            <w:top w:val="none" w:sz="0" w:space="0" w:color="auto"/>
            <w:left w:val="none" w:sz="0" w:space="0" w:color="auto"/>
            <w:bottom w:val="none" w:sz="0" w:space="0" w:color="auto"/>
            <w:right w:val="none" w:sz="0" w:space="0" w:color="auto"/>
          </w:divBdr>
          <w:divsChild>
            <w:div w:id="42491014">
              <w:marLeft w:val="0"/>
              <w:marRight w:val="0"/>
              <w:marTop w:val="0"/>
              <w:marBottom w:val="0"/>
              <w:divBdr>
                <w:top w:val="none" w:sz="0" w:space="0" w:color="auto"/>
                <w:left w:val="none" w:sz="0" w:space="0" w:color="auto"/>
                <w:bottom w:val="none" w:sz="0" w:space="0" w:color="auto"/>
                <w:right w:val="none" w:sz="0" w:space="0" w:color="auto"/>
              </w:divBdr>
              <w:divsChild>
                <w:div w:id="718359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142490">
      <w:bodyDiv w:val="1"/>
      <w:marLeft w:val="0"/>
      <w:marRight w:val="0"/>
      <w:marTop w:val="0"/>
      <w:marBottom w:val="0"/>
      <w:divBdr>
        <w:top w:val="none" w:sz="0" w:space="0" w:color="auto"/>
        <w:left w:val="none" w:sz="0" w:space="0" w:color="auto"/>
        <w:bottom w:val="none" w:sz="0" w:space="0" w:color="auto"/>
        <w:right w:val="none" w:sz="0" w:space="0" w:color="auto"/>
      </w:divBdr>
    </w:div>
    <w:div w:id="752433570">
      <w:bodyDiv w:val="1"/>
      <w:marLeft w:val="0"/>
      <w:marRight w:val="0"/>
      <w:marTop w:val="0"/>
      <w:marBottom w:val="0"/>
      <w:divBdr>
        <w:top w:val="none" w:sz="0" w:space="0" w:color="auto"/>
        <w:left w:val="none" w:sz="0" w:space="0" w:color="auto"/>
        <w:bottom w:val="none" w:sz="0" w:space="0" w:color="auto"/>
        <w:right w:val="none" w:sz="0" w:space="0" w:color="auto"/>
      </w:divBdr>
      <w:divsChild>
        <w:div w:id="218783238">
          <w:marLeft w:val="0"/>
          <w:marRight w:val="0"/>
          <w:marTop w:val="0"/>
          <w:marBottom w:val="0"/>
          <w:divBdr>
            <w:top w:val="none" w:sz="0" w:space="0" w:color="auto"/>
            <w:left w:val="none" w:sz="0" w:space="0" w:color="auto"/>
            <w:bottom w:val="none" w:sz="0" w:space="0" w:color="auto"/>
            <w:right w:val="none" w:sz="0" w:space="0" w:color="auto"/>
          </w:divBdr>
          <w:divsChild>
            <w:div w:id="1794858294">
              <w:marLeft w:val="0"/>
              <w:marRight w:val="0"/>
              <w:marTop w:val="0"/>
              <w:marBottom w:val="0"/>
              <w:divBdr>
                <w:top w:val="none" w:sz="0" w:space="0" w:color="auto"/>
                <w:left w:val="none" w:sz="0" w:space="0" w:color="auto"/>
                <w:bottom w:val="none" w:sz="0" w:space="0" w:color="auto"/>
                <w:right w:val="none" w:sz="0" w:space="0" w:color="auto"/>
              </w:divBdr>
              <w:divsChild>
                <w:div w:id="685669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9374068">
      <w:bodyDiv w:val="1"/>
      <w:marLeft w:val="0"/>
      <w:marRight w:val="0"/>
      <w:marTop w:val="0"/>
      <w:marBottom w:val="0"/>
      <w:divBdr>
        <w:top w:val="none" w:sz="0" w:space="0" w:color="auto"/>
        <w:left w:val="none" w:sz="0" w:space="0" w:color="auto"/>
        <w:bottom w:val="none" w:sz="0" w:space="0" w:color="auto"/>
        <w:right w:val="none" w:sz="0" w:space="0" w:color="auto"/>
      </w:divBdr>
    </w:div>
    <w:div w:id="785318582">
      <w:bodyDiv w:val="1"/>
      <w:marLeft w:val="0"/>
      <w:marRight w:val="0"/>
      <w:marTop w:val="0"/>
      <w:marBottom w:val="0"/>
      <w:divBdr>
        <w:top w:val="none" w:sz="0" w:space="0" w:color="auto"/>
        <w:left w:val="none" w:sz="0" w:space="0" w:color="auto"/>
        <w:bottom w:val="none" w:sz="0" w:space="0" w:color="auto"/>
        <w:right w:val="none" w:sz="0" w:space="0" w:color="auto"/>
      </w:divBdr>
    </w:div>
    <w:div w:id="795636495">
      <w:bodyDiv w:val="1"/>
      <w:marLeft w:val="0"/>
      <w:marRight w:val="0"/>
      <w:marTop w:val="0"/>
      <w:marBottom w:val="0"/>
      <w:divBdr>
        <w:top w:val="none" w:sz="0" w:space="0" w:color="auto"/>
        <w:left w:val="none" w:sz="0" w:space="0" w:color="auto"/>
        <w:bottom w:val="none" w:sz="0" w:space="0" w:color="auto"/>
        <w:right w:val="none" w:sz="0" w:space="0" w:color="auto"/>
      </w:divBdr>
      <w:divsChild>
        <w:div w:id="1593859373">
          <w:marLeft w:val="0"/>
          <w:marRight w:val="0"/>
          <w:marTop w:val="0"/>
          <w:marBottom w:val="0"/>
          <w:divBdr>
            <w:top w:val="none" w:sz="0" w:space="0" w:color="auto"/>
            <w:left w:val="none" w:sz="0" w:space="0" w:color="auto"/>
            <w:bottom w:val="none" w:sz="0" w:space="0" w:color="auto"/>
            <w:right w:val="none" w:sz="0" w:space="0" w:color="auto"/>
          </w:divBdr>
          <w:divsChild>
            <w:div w:id="350105756">
              <w:marLeft w:val="0"/>
              <w:marRight w:val="0"/>
              <w:marTop w:val="0"/>
              <w:marBottom w:val="0"/>
              <w:divBdr>
                <w:top w:val="none" w:sz="0" w:space="0" w:color="auto"/>
                <w:left w:val="none" w:sz="0" w:space="0" w:color="auto"/>
                <w:bottom w:val="none" w:sz="0" w:space="0" w:color="auto"/>
                <w:right w:val="none" w:sz="0" w:space="0" w:color="auto"/>
              </w:divBdr>
              <w:divsChild>
                <w:div w:id="709451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9984565">
      <w:bodyDiv w:val="1"/>
      <w:marLeft w:val="0"/>
      <w:marRight w:val="0"/>
      <w:marTop w:val="0"/>
      <w:marBottom w:val="0"/>
      <w:divBdr>
        <w:top w:val="none" w:sz="0" w:space="0" w:color="auto"/>
        <w:left w:val="none" w:sz="0" w:space="0" w:color="auto"/>
        <w:bottom w:val="none" w:sz="0" w:space="0" w:color="auto"/>
        <w:right w:val="none" w:sz="0" w:space="0" w:color="auto"/>
      </w:divBdr>
    </w:div>
    <w:div w:id="840587995">
      <w:bodyDiv w:val="1"/>
      <w:marLeft w:val="0"/>
      <w:marRight w:val="0"/>
      <w:marTop w:val="0"/>
      <w:marBottom w:val="0"/>
      <w:divBdr>
        <w:top w:val="none" w:sz="0" w:space="0" w:color="auto"/>
        <w:left w:val="none" w:sz="0" w:space="0" w:color="auto"/>
        <w:bottom w:val="none" w:sz="0" w:space="0" w:color="auto"/>
        <w:right w:val="none" w:sz="0" w:space="0" w:color="auto"/>
      </w:divBdr>
      <w:divsChild>
        <w:div w:id="1144617608">
          <w:marLeft w:val="0"/>
          <w:marRight w:val="0"/>
          <w:marTop w:val="0"/>
          <w:marBottom w:val="0"/>
          <w:divBdr>
            <w:top w:val="none" w:sz="0" w:space="0" w:color="auto"/>
            <w:left w:val="none" w:sz="0" w:space="0" w:color="auto"/>
            <w:bottom w:val="none" w:sz="0" w:space="0" w:color="auto"/>
            <w:right w:val="none" w:sz="0" w:space="0" w:color="auto"/>
          </w:divBdr>
          <w:divsChild>
            <w:div w:id="1717387990">
              <w:marLeft w:val="0"/>
              <w:marRight w:val="0"/>
              <w:marTop w:val="0"/>
              <w:marBottom w:val="0"/>
              <w:divBdr>
                <w:top w:val="none" w:sz="0" w:space="0" w:color="auto"/>
                <w:left w:val="none" w:sz="0" w:space="0" w:color="auto"/>
                <w:bottom w:val="none" w:sz="0" w:space="0" w:color="auto"/>
                <w:right w:val="none" w:sz="0" w:space="0" w:color="auto"/>
              </w:divBdr>
              <w:divsChild>
                <w:div w:id="1626158897">
                  <w:marLeft w:val="0"/>
                  <w:marRight w:val="0"/>
                  <w:marTop w:val="0"/>
                  <w:marBottom w:val="0"/>
                  <w:divBdr>
                    <w:top w:val="none" w:sz="0" w:space="0" w:color="auto"/>
                    <w:left w:val="none" w:sz="0" w:space="0" w:color="auto"/>
                    <w:bottom w:val="none" w:sz="0" w:space="0" w:color="auto"/>
                    <w:right w:val="none" w:sz="0" w:space="0" w:color="auto"/>
                  </w:divBdr>
                </w:div>
              </w:divsChild>
            </w:div>
            <w:div w:id="641154778">
              <w:marLeft w:val="0"/>
              <w:marRight w:val="0"/>
              <w:marTop w:val="0"/>
              <w:marBottom w:val="0"/>
              <w:divBdr>
                <w:top w:val="none" w:sz="0" w:space="0" w:color="auto"/>
                <w:left w:val="none" w:sz="0" w:space="0" w:color="auto"/>
                <w:bottom w:val="none" w:sz="0" w:space="0" w:color="auto"/>
                <w:right w:val="none" w:sz="0" w:space="0" w:color="auto"/>
              </w:divBdr>
              <w:divsChild>
                <w:div w:id="703100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34217">
          <w:marLeft w:val="0"/>
          <w:marRight w:val="0"/>
          <w:marTop w:val="0"/>
          <w:marBottom w:val="0"/>
          <w:divBdr>
            <w:top w:val="none" w:sz="0" w:space="0" w:color="auto"/>
            <w:left w:val="none" w:sz="0" w:space="0" w:color="auto"/>
            <w:bottom w:val="none" w:sz="0" w:space="0" w:color="auto"/>
            <w:right w:val="none" w:sz="0" w:space="0" w:color="auto"/>
          </w:divBdr>
          <w:divsChild>
            <w:div w:id="1354769895">
              <w:marLeft w:val="0"/>
              <w:marRight w:val="0"/>
              <w:marTop w:val="0"/>
              <w:marBottom w:val="0"/>
              <w:divBdr>
                <w:top w:val="none" w:sz="0" w:space="0" w:color="auto"/>
                <w:left w:val="none" w:sz="0" w:space="0" w:color="auto"/>
                <w:bottom w:val="none" w:sz="0" w:space="0" w:color="auto"/>
                <w:right w:val="none" w:sz="0" w:space="0" w:color="auto"/>
              </w:divBdr>
              <w:divsChild>
                <w:div w:id="1289049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2909965">
      <w:bodyDiv w:val="1"/>
      <w:marLeft w:val="0"/>
      <w:marRight w:val="0"/>
      <w:marTop w:val="0"/>
      <w:marBottom w:val="0"/>
      <w:divBdr>
        <w:top w:val="none" w:sz="0" w:space="0" w:color="auto"/>
        <w:left w:val="none" w:sz="0" w:space="0" w:color="auto"/>
        <w:bottom w:val="none" w:sz="0" w:space="0" w:color="auto"/>
        <w:right w:val="none" w:sz="0" w:space="0" w:color="auto"/>
      </w:divBdr>
    </w:div>
    <w:div w:id="887302235">
      <w:bodyDiv w:val="1"/>
      <w:marLeft w:val="0"/>
      <w:marRight w:val="0"/>
      <w:marTop w:val="0"/>
      <w:marBottom w:val="0"/>
      <w:divBdr>
        <w:top w:val="none" w:sz="0" w:space="0" w:color="auto"/>
        <w:left w:val="none" w:sz="0" w:space="0" w:color="auto"/>
        <w:bottom w:val="none" w:sz="0" w:space="0" w:color="auto"/>
        <w:right w:val="none" w:sz="0" w:space="0" w:color="auto"/>
      </w:divBdr>
    </w:div>
    <w:div w:id="934899582">
      <w:bodyDiv w:val="1"/>
      <w:marLeft w:val="0"/>
      <w:marRight w:val="0"/>
      <w:marTop w:val="0"/>
      <w:marBottom w:val="0"/>
      <w:divBdr>
        <w:top w:val="none" w:sz="0" w:space="0" w:color="auto"/>
        <w:left w:val="none" w:sz="0" w:space="0" w:color="auto"/>
        <w:bottom w:val="none" w:sz="0" w:space="0" w:color="auto"/>
        <w:right w:val="none" w:sz="0" w:space="0" w:color="auto"/>
      </w:divBdr>
    </w:div>
    <w:div w:id="968969946">
      <w:bodyDiv w:val="1"/>
      <w:marLeft w:val="0"/>
      <w:marRight w:val="0"/>
      <w:marTop w:val="0"/>
      <w:marBottom w:val="0"/>
      <w:divBdr>
        <w:top w:val="none" w:sz="0" w:space="0" w:color="auto"/>
        <w:left w:val="none" w:sz="0" w:space="0" w:color="auto"/>
        <w:bottom w:val="none" w:sz="0" w:space="0" w:color="auto"/>
        <w:right w:val="none" w:sz="0" w:space="0" w:color="auto"/>
      </w:divBdr>
      <w:divsChild>
        <w:div w:id="703603799">
          <w:marLeft w:val="0"/>
          <w:marRight w:val="0"/>
          <w:marTop w:val="0"/>
          <w:marBottom w:val="0"/>
          <w:divBdr>
            <w:top w:val="none" w:sz="0" w:space="0" w:color="auto"/>
            <w:left w:val="none" w:sz="0" w:space="0" w:color="auto"/>
            <w:bottom w:val="none" w:sz="0" w:space="0" w:color="auto"/>
            <w:right w:val="none" w:sz="0" w:space="0" w:color="auto"/>
          </w:divBdr>
          <w:divsChild>
            <w:div w:id="49350160">
              <w:marLeft w:val="0"/>
              <w:marRight w:val="0"/>
              <w:marTop w:val="0"/>
              <w:marBottom w:val="0"/>
              <w:divBdr>
                <w:top w:val="none" w:sz="0" w:space="0" w:color="auto"/>
                <w:left w:val="none" w:sz="0" w:space="0" w:color="auto"/>
                <w:bottom w:val="none" w:sz="0" w:space="0" w:color="auto"/>
                <w:right w:val="none" w:sz="0" w:space="0" w:color="auto"/>
              </w:divBdr>
              <w:divsChild>
                <w:div w:id="42974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1448525">
      <w:bodyDiv w:val="1"/>
      <w:marLeft w:val="0"/>
      <w:marRight w:val="0"/>
      <w:marTop w:val="0"/>
      <w:marBottom w:val="0"/>
      <w:divBdr>
        <w:top w:val="none" w:sz="0" w:space="0" w:color="auto"/>
        <w:left w:val="none" w:sz="0" w:space="0" w:color="auto"/>
        <w:bottom w:val="none" w:sz="0" w:space="0" w:color="auto"/>
        <w:right w:val="none" w:sz="0" w:space="0" w:color="auto"/>
      </w:divBdr>
      <w:divsChild>
        <w:div w:id="116029723">
          <w:marLeft w:val="0"/>
          <w:marRight w:val="0"/>
          <w:marTop w:val="0"/>
          <w:marBottom w:val="0"/>
          <w:divBdr>
            <w:top w:val="none" w:sz="0" w:space="0" w:color="auto"/>
            <w:left w:val="none" w:sz="0" w:space="0" w:color="auto"/>
            <w:bottom w:val="none" w:sz="0" w:space="0" w:color="auto"/>
            <w:right w:val="none" w:sz="0" w:space="0" w:color="auto"/>
          </w:divBdr>
          <w:divsChild>
            <w:div w:id="1203784689">
              <w:marLeft w:val="0"/>
              <w:marRight w:val="0"/>
              <w:marTop w:val="0"/>
              <w:marBottom w:val="0"/>
              <w:divBdr>
                <w:top w:val="none" w:sz="0" w:space="0" w:color="auto"/>
                <w:left w:val="none" w:sz="0" w:space="0" w:color="auto"/>
                <w:bottom w:val="none" w:sz="0" w:space="0" w:color="auto"/>
                <w:right w:val="none" w:sz="0" w:space="0" w:color="auto"/>
              </w:divBdr>
              <w:divsChild>
                <w:div w:id="1828471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0839786">
      <w:bodyDiv w:val="1"/>
      <w:marLeft w:val="0"/>
      <w:marRight w:val="0"/>
      <w:marTop w:val="0"/>
      <w:marBottom w:val="0"/>
      <w:divBdr>
        <w:top w:val="none" w:sz="0" w:space="0" w:color="auto"/>
        <w:left w:val="none" w:sz="0" w:space="0" w:color="auto"/>
        <w:bottom w:val="none" w:sz="0" w:space="0" w:color="auto"/>
        <w:right w:val="none" w:sz="0" w:space="0" w:color="auto"/>
      </w:divBdr>
    </w:div>
    <w:div w:id="1028992551">
      <w:bodyDiv w:val="1"/>
      <w:marLeft w:val="0"/>
      <w:marRight w:val="0"/>
      <w:marTop w:val="0"/>
      <w:marBottom w:val="0"/>
      <w:divBdr>
        <w:top w:val="none" w:sz="0" w:space="0" w:color="auto"/>
        <w:left w:val="none" w:sz="0" w:space="0" w:color="auto"/>
        <w:bottom w:val="none" w:sz="0" w:space="0" w:color="auto"/>
        <w:right w:val="none" w:sz="0" w:space="0" w:color="auto"/>
      </w:divBdr>
    </w:div>
    <w:div w:id="1038817540">
      <w:bodyDiv w:val="1"/>
      <w:marLeft w:val="0"/>
      <w:marRight w:val="0"/>
      <w:marTop w:val="0"/>
      <w:marBottom w:val="0"/>
      <w:divBdr>
        <w:top w:val="none" w:sz="0" w:space="0" w:color="auto"/>
        <w:left w:val="none" w:sz="0" w:space="0" w:color="auto"/>
        <w:bottom w:val="none" w:sz="0" w:space="0" w:color="auto"/>
        <w:right w:val="none" w:sz="0" w:space="0" w:color="auto"/>
      </w:divBdr>
      <w:divsChild>
        <w:div w:id="2130081492">
          <w:marLeft w:val="0"/>
          <w:marRight w:val="0"/>
          <w:marTop w:val="0"/>
          <w:marBottom w:val="0"/>
          <w:divBdr>
            <w:top w:val="none" w:sz="0" w:space="0" w:color="auto"/>
            <w:left w:val="none" w:sz="0" w:space="0" w:color="auto"/>
            <w:bottom w:val="none" w:sz="0" w:space="0" w:color="auto"/>
            <w:right w:val="none" w:sz="0" w:space="0" w:color="auto"/>
          </w:divBdr>
          <w:divsChild>
            <w:div w:id="516625076">
              <w:marLeft w:val="0"/>
              <w:marRight w:val="0"/>
              <w:marTop w:val="0"/>
              <w:marBottom w:val="0"/>
              <w:divBdr>
                <w:top w:val="none" w:sz="0" w:space="0" w:color="auto"/>
                <w:left w:val="none" w:sz="0" w:space="0" w:color="auto"/>
                <w:bottom w:val="none" w:sz="0" w:space="0" w:color="auto"/>
                <w:right w:val="none" w:sz="0" w:space="0" w:color="auto"/>
              </w:divBdr>
              <w:divsChild>
                <w:div w:id="364673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8462041">
      <w:bodyDiv w:val="1"/>
      <w:marLeft w:val="0"/>
      <w:marRight w:val="0"/>
      <w:marTop w:val="0"/>
      <w:marBottom w:val="0"/>
      <w:divBdr>
        <w:top w:val="none" w:sz="0" w:space="0" w:color="auto"/>
        <w:left w:val="none" w:sz="0" w:space="0" w:color="auto"/>
        <w:bottom w:val="none" w:sz="0" w:space="0" w:color="auto"/>
        <w:right w:val="none" w:sz="0" w:space="0" w:color="auto"/>
      </w:divBdr>
    </w:div>
    <w:div w:id="1071078995">
      <w:bodyDiv w:val="1"/>
      <w:marLeft w:val="0"/>
      <w:marRight w:val="0"/>
      <w:marTop w:val="0"/>
      <w:marBottom w:val="0"/>
      <w:divBdr>
        <w:top w:val="none" w:sz="0" w:space="0" w:color="auto"/>
        <w:left w:val="none" w:sz="0" w:space="0" w:color="auto"/>
        <w:bottom w:val="none" w:sz="0" w:space="0" w:color="auto"/>
        <w:right w:val="none" w:sz="0" w:space="0" w:color="auto"/>
      </w:divBdr>
    </w:div>
    <w:div w:id="1079329536">
      <w:bodyDiv w:val="1"/>
      <w:marLeft w:val="0"/>
      <w:marRight w:val="0"/>
      <w:marTop w:val="0"/>
      <w:marBottom w:val="0"/>
      <w:divBdr>
        <w:top w:val="none" w:sz="0" w:space="0" w:color="auto"/>
        <w:left w:val="none" w:sz="0" w:space="0" w:color="auto"/>
        <w:bottom w:val="none" w:sz="0" w:space="0" w:color="auto"/>
        <w:right w:val="none" w:sz="0" w:space="0" w:color="auto"/>
      </w:divBdr>
    </w:div>
    <w:div w:id="1102996509">
      <w:bodyDiv w:val="1"/>
      <w:marLeft w:val="0"/>
      <w:marRight w:val="0"/>
      <w:marTop w:val="0"/>
      <w:marBottom w:val="0"/>
      <w:divBdr>
        <w:top w:val="none" w:sz="0" w:space="0" w:color="auto"/>
        <w:left w:val="none" w:sz="0" w:space="0" w:color="auto"/>
        <w:bottom w:val="none" w:sz="0" w:space="0" w:color="auto"/>
        <w:right w:val="none" w:sz="0" w:space="0" w:color="auto"/>
      </w:divBdr>
    </w:div>
    <w:div w:id="1132863934">
      <w:bodyDiv w:val="1"/>
      <w:marLeft w:val="0"/>
      <w:marRight w:val="0"/>
      <w:marTop w:val="0"/>
      <w:marBottom w:val="0"/>
      <w:divBdr>
        <w:top w:val="none" w:sz="0" w:space="0" w:color="auto"/>
        <w:left w:val="none" w:sz="0" w:space="0" w:color="auto"/>
        <w:bottom w:val="none" w:sz="0" w:space="0" w:color="auto"/>
        <w:right w:val="none" w:sz="0" w:space="0" w:color="auto"/>
      </w:divBdr>
    </w:div>
    <w:div w:id="1200320704">
      <w:bodyDiv w:val="1"/>
      <w:marLeft w:val="0"/>
      <w:marRight w:val="0"/>
      <w:marTop w:val="0"/>
      <w:marBottom w:val="0"/>
      <w:divBdr>
        <w:top w:val="none" w:sz="0" w:space="0" w:color="auto"/>
        <w:left w:val="none" w:sz="0" w:space="0" w:color="auto"/>
        <w:bottom w:val="none" w:sz="0" w:space="0" w:color="auto"/>
        <w:right w:val="none" w:sz="0" w:space="0" w:color="auto"/>
      </w:divBdr>
    </w:div>
    <w:div w:id="1252007113">
      <w:bodyDiv w:val="1"/>
      <w:marLeft w:val="0"/>
      <w:marRight w:val="0"/>
      <w:marTop w:val="0"/>
      <w:marBottom w:val="0"/>
      <w:divBdr>
        <w:top w:val="none" w:sz="0" w:space="0" w:color="auto"/>
        <w:left w:val="none" w:sz="0" w:space="0" w:color="auto"/>
        <w:bottom w:val="none" w:sz="0" w:space="0" w:color="auto"/>
        <w:right w:val="none" w:sz="0" w:space="0" w:color="auto"/>
      </w:divBdr>
      <w:divsChild>
        <w:div w:id="900674852">
          <w:marLeft w:val="0"/>
          <w:marRight w:val="0"/>
          <w:marTop w:val="0"/>
          <w:marBottom w:val="0"/>
          <w:divBdr>
            <w:top w:val="none" w:sz="0" w:space="0" w:color="auto"/>
            <w:left w:val="none" w:sz="0" w:space="0" w:color="auto"/>
            <w:bottom w:val="none" w:sz="0" w:space="0" w:color="auto"/>
            <w:right w:val="none" w:sz="0" w:space="0" w:color="auto"/>
          </w:divBdr>
          <w:divsChild>
            <w:div w:id="445852763">
              <w:marLeft w:val="0"/>
              <w:marRight w:val="0"/>
              <w:marTop w:val="0"/>
              <w:marBottom w:val="0"/>
              <w:divBdr>
                <w:top w:val="none" w:sz="0" w:space="0" w:color="auto"/>
                <w:left w:val="none" w:sz="0" w:space="0" w:color="auto"/>
                <w:bottom w:val="none" w:sz="0" w:space="0" w:color="auto"/>
                <w:right w:val="none" w:sz="0" w:space="0" w:color="auto"/>
              </w:divBdr>
              <w:divsChild>
                <w:div w:id="472601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486384">
      <w:bodyDiv w:val="1"/>
      <w:marLeft w:val="0"/>
      <w:marRight w:val="0"/>
      <w:marTop w:val="0"/>
      <w:marBottom w:val="0"/>
      <w:divBdr>
        <w:top w:val="none" w:sz="0" w:space="0" w:color="auto"/>
        <w:left w:val="none" w:sz="0" w:space="0" w:color="auto"/>
        <w:bottom w:val="none" w:sz="0" w:space="0" w:color="auto"/>
        <w:right w:val="none" w:sz="0" w:space="0" w:color="auto"/>
      </w:divBdr>
      <w:divsChild>
        <w:div w:id="113524302">
          <w:marLeft w:val="0"/>
          <w:marRight w:val="0"/>
          <w:marTop w:val="0"/>
          <w:marBottom w:val="0"/>
          <w:divBdr>
            <w:top w:val="none" w:sz="0" w:space="0" w:color="auto"/>
            <w:left w:val="none" w:sz="0" w:space="0" w:color="auto"/>
            <w:bottom w:val="none" w:sz="0" w:space="0" w:color="auto"/>
            <w:right w:val="none" w:sz="0" w:space="0" w:color="auto"/>
          </w:divBdr>
          <w:divsChild>
            <w:div w:id="1116751547">
              <w:marLeft w:val="0"/>
              <w:marRight w:val="0"/>
              <w:marTop w:val="0"/>
              <w:marBottom w:val="0"/>
              <w:divBdr>
                <w:top w:val="none" w:sz="0" w:space="0" w:color="auto"/>
                <w:left w:val="none" w:sz="0" w:space="0" w:color="auto"/>
                <w:bottom w:val="none" w:sz="0" w:space="0" w:color="auto"/>
                <w:right w:val="none" w:sz="0" w:space="0" w:color="auto"/>
              </w:divBdr>
              <w:divsChild>
                <w:div w:id="1481381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3343632">
      <w:bodyDiv w:val="1"/>
      <w:marLeft w:val="0"/>
      <w:marRight w:val="0"/>
      <w:marTop w:val="0"/>
      <w:marBottom w:val="0"/>
      <w:divBdr>
        <w:top w:val="none" w:sz="0" w:space="0" w:color="auto"/>
        <w:left w:val="none" w:sz="0" w:space="0" w:color="auto"/>
        <w:bottom w:val="none" w:sz="0" w:space="0" w:color="auto"/>
        <w:right w:val="none" w:sz="0" w:space="0" w:color="auto"/>
      </w:divBdr>
      <w:divsChild>
        <w:div w:id="817768162">
          <w:marLeft w:val="0"/>
          <w:marRight w:val="0"/>
          <w:marTop w:val="0"/>
          <w:marBottom w:val="0"/>
          <w:divBdr>
            <w:top w:val="none" w:sz="0" w:space="0" w:color="auto"/>
            <w:left w:val="none" w:sz="0" w:space="0" w:color="auto"/>
            <w:bottom w:val="none" w:sz="0" w:space="0" w:color="auto"/>
            <w:right w:val="none" w:sz="0" w:space="0" w:color="auto"/>
          </w:divBdr>
          <w:divsChild>
            <w:div w:id="852383174">
              <w:marLeft w:val="0"/>
              <w:marRight w:val="0"/>
              <w:marTop w:val="0"/>
              <w:marBottom w:val="0"/>
              <w:divBdr>
                <w:top w:val="none" w:sz="0" w:space="0" w:color="auto"/>
                <w:left w:val="none" w:sz="0" w:space="0" w:color="auto"/>
                <w:bottom w:val="none" w:sz="0" w:space="0" w:color="auto"/>
                <w:right w:val="none" w:sz="0" w:space="0" w:color="auto"/>
              </w:divBdr>
              <w:divsChild>
                <w:div w:id="1869178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6877852">
      <w:bodyDiv w:val="1"/>
      <w:marLeft w:val="0"/>
      <w:marRight w:val="0"/>
      <w:marTop w:val="0"/>
      <w:marBottom w:val="0"/>
      <w:divBdr>
        <w:top w:val="none" w:sz="0" w:space="0" w:color="auto"/>
        <w:left w:val="none" w:sz="0" w:space="0" w:color="auto"/>
        <w:bottom w:val="none" w:sz="0" w:space="0" w:color="auto"/>
        <w:right w:val="none" w:sz="0" w:space="0" w:color="auto"/>
      </w:divBdr>
    </w:div>
    <w:div w:id="1445147155">
      <w:bodyDiv w:val="1"/>
      <w:marLeft w:val="0"/>
      <w:marRight w:val="0"/>
      <w:marTop w:val="0"/>
      <w:marBottom w:val="0"/>
      <w:divBdr>
        <w:top w:val="none" w:sz="0" w:space="0" w:color="auto"/>
        <w:left w:val="none" w:sz="0" w:space="0" w:color="auto"/>
        <w:bottom w:val="none" w:sz="0" w:space="0" w:color="auto"/>
        <w:right w:val="none" w:sz="0" w:space="0" w:color="auto"/>
      </w:divBdr>
    </w:div>
    <w:div w:id="1480069873">
      <w:bodyDiv w:val="1"/>
      <w:marLeft w:val="0"/>
      <w:marRight w:val="0"/>
      <w:marTop w:val="0"/>
      <w:marBottom w:val="0"/>
      <w:divBdr>
        <w:top w:val="none" w:sz="0" w:space="0" w:color="auto"/>
        <w:left w:val="none" w:sz="0" w:space="0" w:color="auto"/>
        <w:bottom w:val="none" w:sz="0" w:space="0" w:color="auto"/>
        <w:right w:val="none" w:sz="0" w:space="0" w:color="auto"/>
      </w:divBdr>
    </w:div>
    <w:div w:id="1538857985">
      <w:bodyDiv w:val="1"/>
      <w:marLeft w:val="0"/>
      <w:marRight w:val="0"/>
      <w:marTop w:val="0"/>
      <w:marBottom w:val="0"/>
      <w:divBdr>
        <w:top w:val="none" w:sz="0" w:space="0" w:color="auto"/>
        <w:left w:val="none" w:sz="0" w:space="0" w:color="auto"/>
        <w:bottom w:val="none" w:sz="0" w:space="0" w:color="auto"/>
        <w:right w:val="none" w:sz="0" w:space="0" w:color="auto"/>
      </w:divBdr>
      <w:divsChild>
        <w:div w:id="1107507970">
          <w:marLeft w:val="0"/>
          <w:marRight w:val="0"/>
          <w:marTop w:val="0"/>
          <w:marBottom w:val="0"/>
          <w:divBdr>
            <w:top w:val="none" w:sz="0" w:space="0" w:color="auto"/>
            <w:left w:val="none" w:sz="0" w:space="0" w:color="auto"/>
            <w:bottom w:val="none" w:sz="0" w:space="0" w:color="auto"/>
            <w:right w:val="none" w:sz="0" w:space="0" w:color="auto"/>
          </w:divBdr>
          <w:divsChild>
            <w:div w:id="1388138880">
              <w:marLeft w:val="0"/>
              <w:marRight w:val="0"/>
              <w:marTop w:val="0"/>
              <w:marBottom w:val="0"/>
              <w:divBdr>
                <w:top w:val="none" w:sz="0" w:space="0" w:color="auto"/>
                <w:left w:val="none" w:sz="0" w:space="0" w:color="auto"/>
                <w:bottom w:val="none" w:sz="0" w:space="0" w:color="auto"/>
                <w:right w:val="none" w:sz="0" w:space="0" w:color="auto"/>
              </w:divBdr>
              <w:divsChild>
                <w:div w:id="1358891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514464">
      <w:bodyDiv w:val="1"/>
      <w:marLeft w:val="0"/>
      <w:marRight w:val="0"/>
      <w:marTop w:val="0"/>
      <w:marBottom w:val="0"/>
      <w:divBdr>
        <w:top w:val="none" w:sz="0" w:space="0" w:color="auto"/>
        <w:left w:val="none" w:sz="0" w:space="0" w:color="auto"/>
        <w:bottom w:val="none" w:sz="0" w:space="0" w:color="auto"/>
        <w:right w:val="none" w:sz="0" w:space="0" w:color="auto"/>
      </w:divBdr>
    </w:div>
    <w:div w:id="1581795330">
      <w:bodyDiv w:val="1"/>
      <w:marLeft w:val="0"/>
      <w:marRight w:val="0"/>
      <w:marTop w:val="0"/>
      <w:marBottom w:val="0"/>
      <w:divBdr>
        <w:top w:val="none" w:sz="0" w:space="0" w:color="auto"/>
        <w:left w:val="none" w:sz="0" w:space="0" w:color="auto"/>
        <w:bottom w:val="none" w:sz="0" w:space="0" w:color="auto"/>
        <w:right w:val="none" w:sz="0" w:space="0" w:color="auto"/>
      </w:divBdr>
    </w:div>
    <w:div w:id="1684740656">
      <w:bodyDiv w:val="1"/>
      <w:marLeft w:val="0"/>
      <w:marRight w:val="0"/>
      <w:marTop w:val="0"/>
      <w:marBottom w:val="0"/>
      <w:divBdr>
        <w:top w:val="none" w:sz="0" w:space="0" w:color="auto"/>
        <w:left w:val="none" w:sz="0" w:space="0" w:color="auto"/>
        <w:bottom w:val="none" w:sz="0" w:space="0" w:color="auto"/>
        <w:right w:val="none" w:sz="0" w:space="0" w:color="auto"/>
      </w:divBdr>
    </w:div>
    <w:div w:id="1733310164">
      <w:bodyDiv w:val="1"/>
      <w:marLeft w:val="0"/>
      <w:marRight w:val="0"/>
      <w:marTop w:val="0"/>
      <w:marBottom w:val="0"/>
      <w:divBdr>
        <w:top w:val="none" w:sz="0" w:space="0" w:color="auto"/>
        <w:left w:val="none" w:sz="0" w:space="0" w:color="auto"/>
        <w:bottom w:val="none" w:sz="0" w:space="0" w:color="auto"/>
        <w:right w:val="none" w:sz="0" w:space="0" w:color="auto"/>
      </w:divBdr>
    </w:div>
    <w:div w:id="1744326585">
      <w:bodyDiv w:val="1"/>
      <w:marLeft w:val="0"/>
      <w:marRight w:val="0"/>
      <w:marTop w:val="0"/>
      <w:marBottom w:val="0"/>
      <w:divBdr>
        <w:top w:val="none" w:sz="0" w:space="0" w:color="auto"/>
        <w:left w:val="none" w:sz="0" w:space="0" w:color="auto"/>
        <w:bottom w:val="none" w:sz="0" w:space="0" w:color="auto"/>
        <w:right w:val="none" w:sz="0" w:space="0" w:color="auto"/>
      </w:divBdr>
    </w:div>
    <w:div w:id="1760443350">
      <w:bodyDiv w:val="1"/>
      <w:marLeft w:val="0"/>
      <w:marRight w:val="0"/>
      <w:marTop w:val="0"/>
      <w:marBottom w:val="0"/>
      <w:divBdr>
        <w:top w:val="none" w:sz="0" w:space="0" w:color="auto"/>
        <w:left w:val="none" w:sz="0" w:space="0" w:color="auto"/>
        <w:bottom w:val="none" w:sz="0" w:space="0" w:color="auto"/>
        <w:right w:val="none" w:sz="0" w:space="0" w:color="auto"/>
      </w:divBdr>
    </w:div>
    <w:div w:id="1775057084">
      <w:bodyDiv w:val="1"/>
      <w:marLeft w:val="0"/>
      <w:marRight w:val="0"/>
      <w:marTop w:val="0"/>
      <w:marBottom w:val="0"/>
      <w:divBdr>
        <w:top w:val="none" w:sz="0" w:space="0" w:color="auto"/>
        <w:left w:val="none" w:sz="0" w:space="0" w:color="auto"/>
        <w:bottom w:val="none" w:sz="0" w:space="0" w:color="auto"/>
        <w:right w:val="none" w:sz="0" w:space="0" w:color="auto"/>
      </w:divBdr>
    </w:div>
    <w:div w:id="1786195879">
      <w:bodyDiv w:val="1"/>
      <w:marLeft w:val="0"/>
      <w:marRight w:val="0"/>
      <w:marTop w:val="0"/>
      <w:marBottom w:val="0"/>
      <w:divBdr>
        <w:top w:val="none" w:sz="0" w:space="0" w:color="auto"/>
        <w:left w:val="none" w:sz="0" w:space="0" w:color="auto"/>
        <w:bottom w:val="none" w:sz="0" w:space="0" w:color="auto"/>
        <w:right w:val="none" w:sz="0" w:space="0" w:color="auto"/>
      </w:divBdr>
    </w:div>
    <w:div w:id="1788817941">
      <w:bodyDiv w:val="1"/>
      <w:marLeft w:val="0"/>
      <w:marRight w:val="0"/>
      <w:marTop w:val="0"/>
      <w:marBottom w:val="0"/>
      <w:divBdr>
        <w:top w:val="none" w:sz="0" w:space="0" w:color="auto"/>
        <w:left w:val="none" w:sz="0" w:space="0" w:color="auto"/>
        <w:bottom w:val="none" w:sz="0" w:space="0" w:color="auto"/>
        <w:right w:val="none" w:sz="0" w:space="0" w:color="auto"/>
      </w:divBdr>
      <w:divsChild>
        <w:div w:id="2048525789">
          <w:marLeft w:val="0"/>
          <w:marRight w:val="0"/>
          <w:marTop w:val="0"/>
          <w:marBottom w:val="0"/>
          <w:divBdr>
            <w:top w:val="none" w:sz="0" w:space="0" w:color="auto"/>
            <w:left w:val="none" w:sz="0" w:space="0" w:color="auto"/>
            <w:bottom w:val="none" w:sz="0" w:space="0" w:color="auto"/>
            <w:right w:val="none" w:sz="0" w:space="0" w:color="auto"/>
          </w:divBdr>
          <w:divsChild>
            <w:div w:id="95373233">
              <w:marLeft w:val="0"/>
              <w:marRight w:val="0"/>
              <w:marTop w:val="0"/>
              <w:marBottom w:val="0"/>
              <w:divBdr>
                <w:top w:val="none" w:sz="0" w:space="0" w:color="auto"/>
                <w:left w:val="none" w:sz="0" w:space="0" w:color="auto"/>
                <w:bottom w:val="none" w:sz="0" w:space="0" w:color="auto"/>
                <w:right w:val="none" w:sz="0" w:space="0" w:color="auto"/>
              </w:divBdr>
              <w:divsChild>
                <w:div w:id="38149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5903638">
      <w:bodyDiv w:val="1"/>
      <w:marLeft w:val="0"/>
      <w:marRight w:val="0"/>
      <w:marTop w:val="0"/>
      <w:marBottom w:val="0"/>
      <w:divBdr>
        <w:top w:val="none" w:sz="0" w:space="0" w:color="auto"/>
        <w:left w:val="none" w:sz="0" w:space="0" w:color="auto"/>
        <w:bottom w:val="none" w:sz="0" w:space="0" w:color="auto"/>
        <w:right w:val="none" w:sz="0" w:space="0" w:color="auto"/>
      </w:divBdr>
    </w:div>
    <w:div w:id="1878539056">
      <w:bodyDiv w:val="1"/>
      <w:marLeft w:val="0"/>
      <w:marRight w:val="0"/>
      <w:marTop w:val="0"/>
      <w:marBottom w:val="0"/>
      <w:divBdr>
        <w:top w:val="none" w:sz="0" w:space="0" w:color="auto"/>
        <w:left w:val="none" w:sz="0" w:space="0" w:color="auto"/>
        <w:bottom w:val="none" w:sz="0" w:space="0" w:color="auto"/>
        <w:right w:val="none" w:sz="0" w:space="0" w:color="auto"/>
      </w:divBdr>
      <w:divsChild>
        <w:div w:id="731390629">
          <w:marLeft w:val="0"/>
          <w:marRight w:val="0"/>
          <w:marTop w:val="0"/>
          <w:marBottom w:val="0"/>
          <w:divBdr>
            <w:top w:val="none" w:sz="0" w:space="0" w:color="auto"/>
            <w:left w:val="none" w:sz="0" w:space="0" w:color="auto"/>
            <w:bottom w:val="none" w:sz="0" w:space="0" w:color="auto"/>
            <w:right w:val="none" w:sz="0" w:space="0" w:color="auto"/>
          </w:divBdr>
          <w:divsChild>
            <w:div w:id="1050225519">
              <w:marLeft w:val="0"/>
              <w:marRight w:val="0"/>
              <w:marTop w:val="0"/>
              <w:marBottom w:val="0"/>
              <w:divBdr>
                <w:top w:val="none" w:sz="0" w:space="0" w:color="auto"/>
                <w:left w:val="none" w:sz="0" w:space="0" w:color="auto"/>
                <w:bottom w:val="none" w:sz="0" w:space="0" w:color="auto"/>
                <w:right w:val="none" w:sz="0" w:space="0" w:color="auto"/>
              </w:divBdr>
              <w:divsChild>
                <w:div w:id="1952131400">
                  <w:marLeft w:val="0"/>
                  <w:marRight w:val="0"/>
                  <w:marTop w:val="0"/>
                  <w:marBottom w:val="0"/>
                  <w:divBdr>
                    <w:top w:val="none" w:sz="0" w:space="0" w:color="auto"/>
                    <w:left w:val="none" w:sz="0" w:space="0" w:color="auto"/>
                    <w:bottom w:val="none" w:sz="0" w:space="0" w:color="auto"/>
                    <w:right w:val="none" w:sz="0" w:space="0" w:color="auto"/>
                  </w:divBdr>
                </w:div>
              </w:divsChild>
            </w:div>
            <w:div w:id="379406412">
              <w:marLeft w:val="0"/>
              <w:marRight w:val="0"/>
              <w:marTop w:val="0"/>
              <w:marBottom w:val="0"/>
              <w:divBdr>
                <w:top w:val="none" w:sz="0" w:space="0" w:color="auto"/>
                <w:left w:val="none" w:sz="0" w:space="0" w:color="auto"/>
                <w:bottom w:val="none" w:sz="0" w:space="0" w:color="auto"/>
                <w:right w:val="none" w:sz="0" w:space="0" w:color="auto"/>
              </w:divBdr>
              <w:divsChild>
                <w:div w:id="1372917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0336503">
          <w:marLeft w:val="0"/>
          <w:marRight w:val="0"/>
          <w:marTop w:val="0"/>
          <w:marBottom w:val="0"/>
          <w:divBdr>
            <w:top w:val="none" w:sz="0" w:space="0" w:color="auto"/>
            <w:left w:val="none" w:sz="0" w:space="0" w:color="auto"/>
            <w:bottom w:val="none" w:sz="0" w:space="0" w:color="auto"/>
            <w:right w:val="none" w:sz="0" w:space="0" w:color="auto"/>
          </w:divBdr>
          <w:divsChild>
            <w:div w:id="1097944846">
              <w:marLeft w:val="0"/>
              <w:marRight w:val="0"/>
              <w:marTop w:val="0"/>
              <w:marBottom w:val="0"/>
              <w:divBdr>
                <w:top w:val="none" w:sz="0" w:space="0" w:color="auto"/>
                <w:left w:val="none" w:sz="0" w:space="0" w:color="auto"/>
                <w:bottom w:val="none" w:sz="0" w:space="0" w:color="auto"/>
                <w:right w:val="none" w:sz="0" w:space="0" w:color="auto"/>
              </w:divBdr>
              <w:divsChild>
                <w:div w:id="90368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4629775">
      <w:bodyDiv w:val="1"/>
      <w:marLeft w:val="0"/>
      <w:marRight w:val="0"/>
      <w:marTop w:val="0"/>
      <w:marBottom w:val="0"/>
      <w:divBdr>
        <w:top w:val="none" w:sz="0" w:space="0" w:color="auto"/>
        <w:left w:val="none" w:sz="0" w:space="0" w:color="auto"/>
        <w:bottom w:val="none" w:sz="0" w:space="0" w:color="auto"/>
        <w:right w:val="none" w:sz="0" w:space="0" w:color="auto"/>
      </w:divBdr>
    </w:div>
    <w:div w:id="1919173052">
      <w:bodyDiv w:val="1"/>
      <w:marLeft w:val="0"/>
      <w:marRight w:val="0"/>
      <w:marTop w:val="0"/>
      <w:marBottom w:val="0"/>
      <w:divBdr>
        <w:top w:val="none" w:sz="0" w:space="0" w:color="auto"/>
        <w:left w:val="none" w:sz="0" w:space="0" w:color="auto"/>
        <w:bottom w:val="none" w:sz="0" w:space="0" w:color="auto"/>
        <w:right w:val="none" w:sz="0" w:space="0" w:color="auto"/>
      </w:divBdr>
    </w:div>
    <w:div w:id="1926260362">
      <w:bodyDiv w:val="1"/>
      <w:marLeft w:val="0"/>
      <w:marRight w:val="0"/>
      <w:marTop w:val="0"/>
      <w:marBottom w:val="0"/>
      <w:divBdr>
        <w:top w:val="none" w:sz="0" w:space="0" w:color="auto"/>
        <w:left w:val="none" w:sz="0" w:space="0" w:color="auto"/>
        <w:bottom w:val="none" w:sz="0" w:space="0" w:color="auto"/>
        <w:right w:val="none" w:sz="0" w:space="0" w:color="auto"/>
      </w:divBdr>
      <w:divsChild>
        <w:div w:id="1778140251">
          <w:marLeft w:val="0"/>
          <w:marRight w:val="0"/>
          <w:marTop w:val="0"/>
          <w:marBottom w:val="0"/>
          <w:divBdr>
            <w:top w:val="none" w:sz="0" w:space="0" w:color="auto"/>
            <w:left w:val="none" w:sz="0" w:space="0" w:color="auto"/>
            <w:bottom w:val="none" w:sz="0" w:space="0" w:color="auto"/>
            <w:right w:val="none" w:sz="0" w:space="0" w:color="auto"/>
          </w:divBdr>
          <w:divsChild>
            <w:div w:id="103967177">
              <w:marLeft w:val="0"/>
              <w:marRight w:val="0"/>
              <w:marTop w:val="0"/>
              <w:marBottom w:val="0"/>
              <w:divBdr>
                <w:top w:val="none" w:sz="0" w:space="0" w:color="auto"/>
                <w:left w:val="none" w:sz="0" w:space="0" w:color="auto"/>
                <w:bottom w:val="none" w:sz="0" w:space="0" w:color="auto"/>
                <w:right w:val="none" w:sz="0" w:space="0" w:color="auto"/>
              </w:divBdr>
              <w:divsChild>
                <w:div w:id="1839803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0839338">
      <w:bodyDiv w:val="1"/>
      <w:marLeft w:val="0"/>
      <w:marRight w:val="0"/>
      <w:marTop w:val="0"/>
      <w:marBottom w:val="0"/>
      <w:divBdr>
        <w:top w:val="none" w:sz="0" w:space="0" w:color="auto"/>
        <w:left w:val="none" w:sz="0" w:space="0" w:color="auto"/>
        <w:bottom w:val="none" w:sz="0" w:space="0" w:color="auto"/>
        <w:right w:val="none" w:sz="0" w:space="0" w:color="auto"/>
      </w:divBdr>
      <w:divsChild>
        <w:div w:id="751852967">
          <w:marLeft w:val="0"/>
          <w:marRight w:val="0"/>
          <w:marTop w:val="0"/>
          <w:marBottom w:val="0"/>
          <w:divBdr>
            <w:top w:val="none" w:sz="0" w:space="0" w:color="auto"/>
            <w:left w:val="none" w:sz="0" w:space="0" w:color="auto"/>
            <w:bottom w:val="none" w:sz="0" w:space="0" w:color="auto"/>
            <w:right w:val="none" w:sz="0" w:space="0" w:color="auto"/>
          </w:divBdr>
          <w:divsChild>
            <w:div w:id="1373647837">
              <w:marLeft w:val="0"/>
              <w:marRight w:val="0"/>
              <w:marTop w:val="0"/>
              <w:marBottom w:val="0"/>
              <w:divBdr>
                <w:top w:val="none" w:sz="0" w:space="0" w:color="auto"/>
                <w:left w:val="none" w:sz="0" w:space="0" w:color="auto"/>
                <w:bottom w:val="none" w:sz="0" w:space="0" w:color="auto"/>
                <w:right w:val="none" w:sz="0" w:space="0" w:color="auto"/>
              </w:divBdr>
              <w:divsChild>
                <w:div w:id="512065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452557">
      <w:bodyDiv w:val="1"/>
      <w:marLeft w:val="0"/>
      <w:marRight w:val="0"/>
      <w:marTop w:val="0"/>
      <w:marBottom w:val="0"/>
      <w:divBdr>
        <w:top w:val="none" w:sz="0" w:space="0" w:color="auto"/>
        <w:left w:val="none" w:sz="0" w:space="0" w:color="auto"/>
        <w:bottom w:val="none" w:sz="0" w:space="0" w:color="auto"/>
        <w:right w:val="none" w:sz="0" w:space="0" w:color="auto"/>
      </w:divBdr>
      <w:divsChild>
        <w:div w:id="1329598331">
          <w:marLeft w:val="0"/>
          <w:marRight w:val="0"/>
          <w:marTop w:val="0"/>
          <w:marBottom w:val="0"/>
          <w:divBdr>
            <w:top w:val="none" w:sz="0" w:space="0" w:color="auto"/>
            <w:left w:val="none" w:sz="0" w:space="0" w:color="auto"/>
            <w:bottom w:val="none" w:sz="0" w:space="0" w:color="auto"/>
            <w:right w:val="none" w:sz="0" w:space="0" w:color="auto"/>
          </w:divBdr>
          <w:divsChild>
            <w:div w:id="1829975933">
              <w:marLeft w:val="0"/>
              <w:marRight w:val="0"/>
              <w:marTop w:val="0"/>
              <w:marBottom w:val="0"/>
              <w:divBdr>
                <w:top w:val="none" w:sz="0" w:space="0" w:color="auto"/>
                <w:left w:val="none" w:sz="0" w:space="0" w:color="auto"/>
                <w:bottom w:val="none" w:sz="0" w:space="0" w:color="auto"/>
                <w:right w:val="none" w:sz="0" w:space="0" w:color="auto"/>
              </w:divBdr>
              <w:divsChild>
                <w:div w:id="603533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896176">
      <w:bodyDiv w:val="1"/>
      <w:marLeft w:val="0"/>
      <w:marRight w:val="0"/>
      <w:marTop w:val="0"/>
      <w:marBottom w:val="0"/>
      <w:divBdr>
        <w:top w:val="none" w:sz="0" w:space="0" w:color="auto"/>
        <w:left w:val="none" w:sz="0" w:space="0" w:color="auto"/>
        <w:bottom w:val="none" w:sz="0" w:space="0" w:color="auto"/>
        <w:right w:val="none" w:sz="0" w:space="0" w:color="auto"/>
      </w:divBdr>
      <w:divsChild>
        <w:div w:id="326786595">
          <w:marLeft w:val="0"/>
          <w:marRight w:val="0"/>
          <w:marTop w:val="0"/>
          <w:marBottom w:val="0"/>
          <w:divBdr>
            <w:top w:val="none" w:sz="0" w:space="0" w:color="auto"/>
            <w:left w:val="none" w:sz="0" w:space="0" w:color="auto"/>
            <w:bottom w:val="none" w:sz="0" w:space="0" w:color="auto"/>
            <w:right w:val="none" w:sz="0" w:space="0" w:color="auto"/>
          </w:divBdr>
          <w:divsChild>
            <w:div w:id="1778328072">
              <w:marLeft w:val="0"/>
              <w:marRight w:val="0"/>
              <w:marTop w:val="0"/>
              <w:marBottom w:val="0"/>
              <w:divBdr>
                <w:top w:val="none" w:sz="0" w:space="0" w:color="auto"/>
                <w:left w:val="none" w:sz="0" w:space="0" w:color="auto"/>
                <w:bottom w:val="none" w:sz="0" w:space="0" w:color="auto"/>
                <w:right w:val="none" w:sz="0" w:space="0" w:color="auto"/>
              </w:divBdr>
              <w:divsChild>
                <w:div w:id="1926498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097965">
      <w:bodyDiv w:val="1"/>
      <w:marLeft w:val="0"/>
      <w:marRight w:val="0"/>
      <w:marTop w:val="0"/>
      <w:marBottom w:val="0"/>
      <w:divBdr>
        <w:top w:val="none" w:sz="0" w:space="0" w:color="auto"/>
        <w:left w:val="none" w:sz="0" w:space="0" w:color="auto"/>
        <w:bottom w:val="none" w:sz="0" w:space="0" w:color="auto"/>
        <w:right w:val="none" w:sz="0" w:space="0" w:color="auto"/>
      </w:divBdr>
    </w:div>
    <w:div w:id="2089644009">
      <w:bodyDiv w:val="1"/>
      <w:marLeft w:val="0"/>
      <w:marRight w:val="0"/>
      <w:marTop w:val="0"/>
      <w:marBottom w:val="0"/>
      <w:divBdr>
        <w:top w:val="none" w:sz="0" w:space="0" w:color="auto"/>
        <w:left w:val="none" w:sz="0" w:space="0" w:color="auto"/>
        <w:bottom w:val="none" w:sz="0" w:space="0" w:color="auto"/>
        <w:right w:val="none" w:sz="0" w:space="0" w:color="auto"/>
      </w:divBdr>
    </w:div>
    <w:div w:id="2100592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https://share.streamlit.io/natawild/deliriumapp/main/AppDelirium.py"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0179D4-F0AC-314B-9594-B992E8C91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4</TotalTime>
  <Pages>21</Pages>
  <Words>20097</Words>
  <Characters>114557</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61</cp:revision>
  <dcterms:created xsi:type="dcterms:W3CDTF">2022-03-11T11:04:00Z</dcterms:created>
  <dcterms:modified xsi:type="dcterms:W3CDTF">2022-03-21T1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